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AD1F2A" w14:textId="77777777" w:rsidR="00C87FD9" w:rsidRPr="00B1737D" w:rsidRDefault="00C87FD9" w:rsidP="00B1737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Glucose metabolic reprogramming and modu</w:t>
      </w:r>
      <w:r w:rsidR="00932E55" w:rsidRPr="00B1737D">
        <w:rPr>
          <w:rFonts w:ascii="Times New Roman" w:hAnsi="Times New Roman" w:cs="Times New Roman"/>
          <w:b/>
          <w:sz w:val="24"/>
          <w:szCs w:val="24"/>
        </w:rPr>
        <w:t>lation in glycerol biosynthesis regulates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 drug resistance in </w:t>
      </w:r>
      <w:r w:rsidR="0096015F" w:rsidRPr="00B1737D">
        <w:rPr>
          <w:rFonts w:ascii="Times New Roman" w:hAnsi="Times New Roman" w:cs="Times New Roman"/>
          <w:b/>
          <w:sz w:val="24"/>
          <w:szCs w:val="24"/>
        </w:rPr>
        <w:t xml:space="preserve">clinical isolates of </w:t>
      </w:r>
      <w:r w:rsidRPr="00B1737D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Candida </w:t>
      </w:r>
    </w:p>
    <w:p w14:paraId="73914E2B" w14:textId="77777777" w:rsidR="00C87FD9" w:rsidRPr="00B1737D" w:rsidRDefault="00C87FD9" w:rsidP="00B1737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870C581" w14:textId="77777777" w:rsidR="00C87FD9" w:rsidRPr="00B1737D" w:rsidRDefault="00C87FD9" w:rsidP="00B1737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Sajad Ahmad Padder</w:t>
      </w:r>
      <w:r w:rsidRPr="00B1737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B1737D">
        <w:rPr>
          <w:rFonts w:ascii="Times New Roman" w:hAnsi="Times New Roman" w:cs="Times New Roman"/>
          <w:b/>
          <w:sz w:val="24"/>
          <w:szCs w:val="24"/>
        </w:rPr>
        <w:t>Rayees</w:t>
      </w:r>
      <w:proofErr w:type="spellEnd"/>
      <w:r w:rsidRPr="00B1737D">
        <w:rPr>
          <w:rFonts w:ascii="Times New Roman" w:hAnsi="Times New Roman" w:cs="Times New Roman"/>
          <w:b/>
          <w:sz w:val="24"/>
          <w:szCs w:val="24"/>
        </w:rPr>
        <w:t xml:space="preserve"> Ahmad Padder</w:t>
      </w:r>
      <w:r w:rsidRPr="00B1737D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="007375E2">
        <w:rPr>
          <w:rFonts w:ascii="Times New Roman" w:hAnsi="Times New Roman" w:cs="Times New Roman"/>
          <w:b/>
          <w:sz w:val="24"/>
          <w:szCs w:val="24"/>
          <w:vertAlign w:val="superscript"/>
        </w:rPr>
        <w:t>,</w:t>
      </w:r>
      <w:r w:rsidR="007375E2">
        <w:rPr>
          <w:rStyle w:val="FootnoteReference"/>
          <w:rFonts w:ascii="Times New Roman" w:hAnsi="Times New Roman" w:cs="Times New Roman"/>
          <w:b/>
          <w:sz w:val="24"/>
          <w:szCs w:val="24"/>
        </w:rPr>
        <w:footnoteReference w:id="1"/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B1737D">
        <w:rPr>
          <w:rFonts w:ascii="Times New Roman" w:hAnsi="Times New Roman" w:cs="Times New Roman"/>
          <w:b/>
          <w:sz w:val="24"/>
          <w:szCs w:val="24"/>
        </w:rPr>
        <w:t>Asiya</w:t>
      </w:r>
      <w:proofErr w:type="spellEnd"/>
      <w:r w:rsidRPr="00B1737D">
        <w:rPr>
          <w:rFonts w:ascii="Times New Roman" w:hAnsi="Times New Roman" w:cs="Times New Roman"/>
          <w:b/>
          <w:sz w:val="24"/>
          <w:szCs w:val="24"/>
        </w:rPr>
        <w:t xml:space="preserve"> Ramzan</w:t>
      </w:r>
      <w:r w:rsidRPr="00B1737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B1737D">
        <w:rPr>
          <w:rFonts w:ascii="Times New Roman" w:hAnsi="Times New Roman" w:cs="Times New Roman"/>
          <w:b/>
          <w:sz w:val="24"/>
          <w:szCs w:val="24"/>
        </w:rPr>
        <w:t>Gulnaz</w:t>
      </w:r>
      <w:proofErr w:type="spellEnd"/>
      <w:r w:rsidRPr="00B1737D">
        <w:rPr>
          <w:rFonts w:ascii="Times New Roman" w:hAnsi="Times New Roman" w:cs="Times New Roman"/>
          <w:b/>
          <w:sz w:val="24"/>
          <w:szCs w:val="24"/>
        </w:rPr>
        <w:t xml:space="preserve"> Bashir</w:t>
      </w:r>
      <w:r w:rsidRPr="00B1737D"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B1737D">
        <w:rPr>
          <w:rFonts w:ascii="Times New Roman" w:hAnsi="Times New Roman" w:cs="Times New Roman"/>
          <w:b/>
          <w:sz w:val="24"/>
          <w:szCs w:val="24"/>
        </w:rPr>
        <w:t>Inayatullah</w:t>
      </w:r>
      <w:proofErr w:type="spellEnd"/>
      <w:r w:rsidRPr="00B1737D">
        <w:rPr>
          <w:rFonts w:ascii="Times New Roman" w:hAnsi="Times New Roman" w:cs="Times New Roman"/>
          <w:b/>
          <w:sz w:val="24"/>
          <w:szCs w:val="24"/>
        </w:rPr>
        <w:t xml:space="preserve"> Tahir</w:t>
      </w:r>
      <w:r w:rsidRPr="00B1737D">
        <w:rPr>
          <w:rFonts w:ascii="Times New Roman" w:hAnsi="Times New Roman" w:cs="Times New Roman"/>
          <w:b/>
          <w:sz w:val="24"/>
          <w:szCs w:val="24"/>
          <w:vertAlign w:val="superscript"/>
        </w:rPr>
        <w:t>4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, </w:t>
      </w:r>
      <w:proofErr w:type="spellStart"/>
      <w:r w:rsidRPr="00B1737D">
        <w:rPr>
          <w:rFonts w:ascii="Times New Roman" w:hAnsi="Times New Roman" w:cs="Times New Roman"/>
          <w:b/>
          <w:sz w:val="24"/>
          <w:szCs w:val="24"/>
        </w:rPr>
        <w:t>Reiaz</w:t>
      </w:r>
      <w:proofErr w:type="spellEnd"/>
      <w:r w:rsidRPr="00B1737D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B1737D">
        <w:rPr>
          <w:rFonts w:ascii="Times New Roman" w:hAnsi="Times New Roman" w:cs="Times New Roman"/>
          <w:b/>
          <w:sz w:val="24"/>
          <w:szCs w:val="24"/>
        </w:rPr>
        <w:t>Ul</w:t>
      </w:r>
      <w:proofErr w:type="spellEnd"/>
      <w:r w:rsidRPr="00B1737D">
        <w:rPr>
          <w:rFonts w:ascii="Times New Roman" w:hAnsi="Times New Roman" w:cs="Times New Roman"/>
          <w:b/>
          <w:sz w:val="24"/>
          <w:szCs w:val="24"/>
        </w:rPr>
        <w:t xml:space="preserve"> Rehman</w:t>
      </w:r>
      <w:r w:rsidRPr="00B1737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B1737D">
        <w:rPr>
          <w:rFonts w:ascii="Times New Roman" w:hAnsi="Times New Roman" w:cs="Times New Roman"/>
          <w:b/>
          <w:sz w:val="24"/>
          <w:szCs w:val="24"/>
          <w:vertAlign w:val="superscript"/>
        </w:rPr>
        <w:sym w:font="Symbol" w:char="F0B9"/>
      </w:r>
      <w:r w:rsidRPr="00B1737D">
        <w:rPr>
          <w:rFonts w:ascii="Times New Roman" w:hAnsi="Times New Roman" w:cs="Times New Roman"/>
          <w:b/>
          <w:sz w:val="24"/>
          <w:szCs w:val="24"/>
        </w:rPr>
        <w:t>, Abdul Haseeb Shah</w:t>
      </w:r>
      <w:r w:rsidRPr="00B1737D">
        <w:rPr>
          <w:rFonts w:ascii="Times New Roman" w:hAnsi="Times New Roman" w:cs="Times New Roman"/>
          <w:b/>
          <w:sz w:val="24"/>
          <w:szCs w:val="24"/>
          <w:vertAlign w:val="superscript"/>
        </w:rPr>
        <w:t>1§</w:t>
      </w:r>
    </w:p>
    <w:p w14:paraId="09559F56" w14:textId="77777777" w:rsidR="00C87FD9" w:rsidRPr="00B1737D" w:rsidRDefault="00C87FD9" w:rsidP="00B1737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4CE65EF" w14:textId="77777777" w:rsidR="00C87FD9" w:rsidRPr="00B1737D" w:rsidRDefault="00C87FD9" w:rsidP="00B1737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B1737D">
        <w:rPr>
          <w:rFonts w:ascii="Times New Roman" w:hAnsi="Times New Roman" w:cs="Times New Roman"/>
          <w:sz w:val="24"/>
          <w:szCs w:val="24"/>
        </w:rPr>
        <w:t xml:space="preserve">Department of Bioresources, School of Biological Sciences, University of Kashmir, Hazratbal, Srinagar, </w:t>
      </w:r>
      <w:r w:rsidR="00181C2F" w:rsidRPr="00B1737D">
        <w:rPr>
          <w:rFonts w:ascii="Times New Roman" w:hAnsi="Times New Roman" w:cs="Times New Roman"/>
          <w:sz w:val="24"/>
          <w:szCs w:val="24"/>
        </w:rPr>
        <w:t>India,</w:t>
      </w:r>
      <w:r w:rsidRPr="00B1737D">
        <w:rPr>
          <w:rFonts w:ascii="Times New Roman" w:hAnsi="Times New Roman" w:cs="Times New Roman"/>
          <w:sz w:val="24"/>
          <w:szCs w:val="24"/>
        </w:rPr>
        <w:t>190006.</w:t>
      </w:r>
    </w:p>
    <w:p w14:paraId="6D29446F" w14:textId="77777777" w:rsidR="00C87FD9" w:rsidRPr="00B1737D" w:rsidRDefault="00C87FD9" w:rsidP="00B1737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1737D">
        <w:rPr>
          <w:rFonts w:ascii="Times New Roman" w:hAnsi="Times New Roman" w:cs="Times New Roman"/>
          <w:sz w:val="24"/>
          <w:szCs w:val="24"/>
        </w:rPr>
        <w:t xml:space="preserve">Department of Biotechnology, Jamia 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Millia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 Islamia, New Delhi, </w:t>
      </w:r>
      <w:r w:rsidR="00181C2F" w:rsidRPr="00B1737D">
        <w:rPr>
          <w:rFonts w:ascii="Times New Roman" w:hAnsi="Times New Roman" w:cs="Times New Roman"/>
          <w:sz w:val="24"/>
          <w:szCs w:val="24"/>
        </w:rPr>
        <w:t xml:space="preserve">India, </w:t>
      </w:r>
      <w:r w:rsidRPr="00B1737D">
        <w:rPr>
          <w:rFonts w:ascii="Times New Roman" w:hAnsi="Times New Roman" w:cs="Times New Roman"/>
          <w:sz w:val="24"/>
          <w:szCs w:val="24"/>
        </w:rPr>
        <w:t xml:space="preserve">110025. </w:t>
      </w:r>
    </w:p>
    <w:p w14:paraId="63334285" w14:textId="77777777" w:rsidR="00C87FD9" w:rsidRPr="00B1737D" w:rsidRDefault="00C87FD9" w:rsidP="00B1737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1737D">
        <w:rPr>
          <w:rFonts w:ascii="Times New Roman" w:hAnsi="Times New Roman" w:cs="Times New Roman"/>
          <w:sz w:val="24"/>
          <w:szCs w:val="24"/>
        </w:rPr>
        <w:t>Department of Microbiology, Sher</w:t>
      </w:r>
      <w:r w:rsidR="0096015F" w:rsidRPr="00B1737D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96015F" w:rsidRPr="00B1737D">
        <w:rPr>
          <w:rFonts w:ascii="Times New Roman" w:hAnsi="Times New Roman" w:cs="Times New Roman"/>
          <w:sz w:val="24"/>
          <w:szCs w:val="24"/>
        </w:rPr>
        <w:t>-</w:t>
      </w:r>
      <w:r w:rsidRPr="00B1737D">
        <w:rPr>
          <w:rFonts w:ascii="Times New Roman" w:hAnsi="Times New Roman" w:cs="Times New Roman"/>
          <w:sz w:val="24"/>
          <w:szCs w:val="24"/>
        </w:rPr>
        <w:t xml:space="preserve">Kashmir Institute of Medical Sciences, 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Soura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 Srinagar, </w:t>
      </w:r>
      <w:r w:rsidR="00181C2F" w:rsidRPr="00B1737D">
        <w:rPr>
          <w:rFonts w:ascii="Times New Roman" w:hAnsi="Times New Roman" w:cs="Times New Roman"/>
          <w:sz w:val="24"/>
          <w:szCs w:val="24"/>
        </w:rPr>
        <w:t xml:space="preserve">India, </w:t>
      </w:r>
      <w:r w:rsidRPr="00B1737D">
        <w:rPr>
          <w:rFonts w:ascii="Times New Roman" w:hAnsi="Times New Roman" w:cs="Times New Roman"/>
          <w:sz w:val="24"/>
          <w:szCs w:val="24"/>
        </w:rPr>
        <w:t>190011.</w:t>
      </w:r>
    </w:p>
    <w:p w14:paraId="408BCD3F" w14:textId="77777777" w:rsidR="00C87FD9" w:rsidRPr="00B1737D" w:rsidRDefault="00C87FD9" w:rsidP="00B1737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B1737D">
        <w:rPr>
          <w:rFonts w:ascii="Times New Roman" w:hAnsi="Times New Roman" w:cs="Times New Roman"/>
          <w:sz w:val="24"/>
          <w:szCs w:val="24"/>
        </w:rPr>
        <w:t xml:space="preserve">Department of Botany, School of Biological Sciences, University of Kashmir, Hazratbal, Srinagar, </w:t>
      </w:r>
      <w:r w:rsidR="00181C2F" w:rsidRPr="00B1737D">
        <w:rPr>
          <w:rFonts w:ascii="Times New Roman" w:hAnsi="Times New Roman" w:cs="Times New Roman"/>
          <w:sz w:val="24"/>
          <w:szCs w:val="24"/>
        </w:rPr>
        <w:t xml:space="preserve">India, </w:t>
      </w:r>
      <w:r w:rsidRPr="00B1737D">
        <w:rPr>
          <w:rFonts w:ascii="Times New Roman" w:hAnsi="Times New Roman" w:cs="Times New Roman"/>
          <w:sz w:val="24"/>
          <w:szCs w:val="24"/>
        </w:rPr>
        <w:t>190006.</w:t>
      </w:r>
    </w:p>
    <w:p w14:paraId="4E4DB710" w14:textId="77777777" w:rsidR="00C87FD9" w:rsidRPr="00B1737D" w:rsidRDefault="00C87FD9" w:rsidP="00B1737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674BE1A" w14:textId="77777777" w:rsidR="00C87FD9" w:rsidRPr="00B1737D" w:rsidRDefault="00C87FD9" w:rsidP="00B1737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  <w:vertAlign w:val="superscript"/>
        </w:rPr>
        <w:t>§</w:t>
      </w:r>
      <w:r w:rsidRPr="00B1737D">
        <w:rPr>
          <w:rFonts w:ascii="Times New Roman" w:hAnsi="Times New Roman" w:cs="Times New Roman"/>
          <w:b/>
          <w:sz w:val="24"/>
          <w:szCs w:val="24"/>
        </w:rPr>
        <w:t>Correspondence:</w:t>
      </w:r>
      <w:r w:rsidRPr="00B1737D">
        <w:rPr>
          <w:rFonts w:ascii="Times New Roman" w:hAnsi="Times New Roman" w:cs="Times New Roman"/>
          <w:sz w:val="24"/>
          <w:szCs w:val="24"/>
        </w:rPr>
        <w:t xml:space="preserve"> </w:t>
      </w:r>
      <w:r w:rsidR="00BA0FFC" w:rsidRPr="00B1737D">
        <w:rPr>
          <w:rFonts w:ascii="Times New Roman" w:hAnsi="Times New Roman" w:cs="Times New Roman"/>
          <w:sz w:val="24"/>
          <w:szCs w:val="24"/>
        </w:rPr>
        <w:t>Abdul Haseeb Shah; hasb789biotech@gmail.com;</w:t>
      </w:r>
      <w:r w:rsidRPr="00B1737D">
        <w:rPr>
          <w:rFonts w:ascii="Times New Roman" w:hAnsi="Times New Roman" w:cs="Times New Roman"/>
          <w:sz w:val="24"/>
          <w:szCs w:val="24"/>
        </w:rPr>
        <w:t xml:space="preserve"> Phone:</w:t>
      </w:r>
      <w:r w:rsidR="007375E2">
        <w:rPr>
          <w:rFonts w:ascii="Times New Roman" w:hAnsi="Times New Roman" w:cs="Times New Roman"/>
          <w:sz w:val="24"/>
          <w:szCs w:val="24"/>
        </w:rPr>
        <w:t xml:space="preserve"> </w:t>
      </w:r>
      <w:r w:rsidRPr="00B1737D">
        <w:rPr>
          <w:rFonts w:ascii="Times New Roman" w:hAnsi="Times New Roman" w:cs="Times New Roman"/>
          <w:sz w:val="24"/>
          <w:szCs w:val="24"/>
        </w:rPr>
        <w:t>+91-9596528258; ORCID ID: 0000-0003-2242-0551</w:t>
      </w:r>
    </w:p>
    <w:p w14:paraId="17ADA465" w14:textId="77777777" w:rsidR="00C87FD9" w:rsidRPr="00B1737D" w:rsidRDefault="00C87FD9" w:rsidP="00B1737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  <w:vertAlign w:val="superscript"/>
        </w:rPr>
        <w:sym w:font="Symbol" w:char="F0B9"/>
      </w:r>
      <w:r w:rsidRPr="00B1737D">
        <w:rPr>
          <w:rFonts w:ascii="Times New Roman" w:hAnsi="Times New Roman" w:cs="Times New Roman"/>
          <w:sz w:val="24"/>
          <w:szCs w:val="24"/>
        </w:rPr>
        <w:t xml:space="preserve">Co-Correspondence: 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Reiaz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Ul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 Rehman; rreiazbiores@gmail.com</w:t>
      </w:r>
    </w:p>
    <w:p w14:paraId="7B886BF6" w14:textId="77777777" w:rsidR="00C87FD9" w:rsidRPr="00B1737D" w:rsidRDefault="00C87FD9" w:rsidP="00B1737D">
      <w:pPr>
        <w:tabs>
          <w:tab w:val="left" w:pos="193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BA2C231" w14:textId="77777777" w:rsidR="00B1737D" w:rsidRPr="00B1737D" w:rsidRDefault="00B1737D" w:rsidP="00B1737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 xml:space="preserve">Running Title: IM and </w:t>
      </w:r>
      <w:r w:rsidRPr="00B1737D">
        <w:rPr>
          <w:rFonts w:ascii="Times New Roman" w:hAnsi="Times New Roman" w:cs="Times New Roman"/>
          <w:b/>
          <w:i/>
          <w:sz w:val="24"/>
          <w:szCs w:val="24"/>
        </w:rPr>
        <w:t>Candida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 Drug Resistance </w:t>
      </w:r>
    </w:p>
    <w:p w14:paraId="6E009529" w14:textId="77777777" w:rsidR="00C87FD9" w:rsidRPr="00B1737D" w:rsidRDefault="00C87FD9" w:rsidP="00B1737D">
      <w:pPr>
        <w:tabs>
          <w:tab w:val="left" w:pos="193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7672B0D" w14:textId="77777777" w:rsidR="007375E2" w:rsidRDefault="007375E2" w:rsidP="00B1737D">
      <w:pPr>
        <w:tabs>
          <w:tab w:val="left" w:pos="193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BEB4D97" w14:textId="77777777" w:rsidR="00C87FD9" w:rsidRPr="00B1737D" w:rsidRDefault="00C87FD9" w:rsidP="00B1737D">
      <w:pPr>
        <w:tabs>
          <w:tab w:val="left" w:pos="193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lastRenderedPageBreak/>
        <w:t>Supplementary Information:</w:t>
      </w:r>
    </w:p>
    <w:p w14:paraId="4D0C78B7" w14:textId="77777777" w:rsidR="00C87FD9" w:rsidRPr="00B1737D" w:rsidRDefault="006104AE" w:rsidP="00B1737D">
      <w:pPr>
        <w:tabs>
          <w:tab w:val="left" w:pos="193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7D733570" wp14:editId="47D5F596">
            <wp:extent cx="5943600" cy="2296795"/>
            <wp:effectExtent l="0" t="0" r="0" b="8255"/>
            <wp:docPr id="1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4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96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8548D" w:rsidRPr="00B1737D">
        <w:rPr>
          <w:rFonts w:ascii="Times New Roman" w:hAnsi="Times New Roman" w:cs="Times New Roman"/>
          <w:b/>
          <w:sz w:val="24"/>
          <w:szCs w:val="24"/>
        </w:rPr>
        <w:t xml:space="preserve"> Figure S</w:t>
      </w:r>
      <w:r w:rsidR="00895554" w:rsidRPr="00B1737D">
        <w:rPr>
          <w:rFonts w:ascii="Times New Roman" w:hAnsi="Times New Roman" w:cs="Times New Roman"/>
          <w:b/>
          <w:sz w:val="24"/>
          <w:szCs w:val="24"/>
        </w:rPr>
        <w:t>1</w:t>
      </w:r>
      <w:r w:rsidR="00245993" w:rsidRPr="00B1737D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C87FD9" w:rsidRPr="00B1737D">
        <w:rPr>
          <w:rFonts w:ascii="Times New Roman" w:hAnsi="Times New Roman" w:cs="Times New Roman"/>
          <w:b/>
          <w:sz w:val="24"/>
          <w:szCs w:val="24"/>
        </w:rPr>
        <w:t xml:space="preserve">Spot assay-based drug susceptibility analysis of </w:t>
      </w:r>
      <w:r w:rsidR="00C87FD9" w:rsidRPr="00B1737D">
        <w:rPr>
          <w:rFonts w:ascii="Times New Roman" w:hAnsi="Times New Roman" w:cs="Times New Roman"/>
          <w:b/>
          <w:i/>
          <w:sz w:val="24"/>
          <w:szCs w:val="24"/>
        </w:rPr>
        <w:t>Candida</w:t>
      </w:r>
      <w:r w:rsidR="00104863" w:rsidRPr="00B1737D">
        <w:rPr>
          <w:rFonts w:ascii="Times New Roman" w:hAnsi="Times New Roman" w:cs="Times New Roman"/>
          <w:b/>
          <w:i/>
          <w:sz w:val="24"/>
          <w:szCs w:val="24"/>
        </w:rPr>
        <w:t>.</w:t>
      </w:r>
      <w:r w:rsidR="00C87FD9" w:rsidRPr="00B1737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04863" w:rsidRPr="00B1737D">
        <w:rPr>
          <w:rFonts w:ascii="Times New Roman" w:hAnsi="Times New Roman" w:cs="Times New Roman"/>
          <w:b/>
          <w:sz w:val="24"/>
          <w:szCs w:val="24"/>
        </w:rPr>
        <w:t>(</w:t>
      </w:r>
      <w:r w:rsidR="00104863" w:rsidRPr="00B1737D">
        <w:rPr>
          <w:rFonts w:ascii="Times New Roman" w:hAnsi="Times New Roman" w:cs="Times New Roman"/>
          <w:sz w:val="24"/>
          <w:szCs w:val="24"/>
        </w:rPr>
        <w:t>A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) Spot </w:t>
      </w:r>
      <w:r w:rsidR="00BF5DA9" w:rsidRPr="00B1737D">
        <w:rPr>
          <w:rFonts w:ascii="Times New Roman" w:hAnsi="Times New Roman" w:cs="Times New Roman"/>
          <w:sz w:val="24"/>
          <w:szCs w:val="24"/>
        </w:rPr>
        <w:t>assay-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based drug susceptibility analysis of drug-resistant and drug-susceptible clinical isolates of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albicans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along with the corresponding </w:t>
      </w:r>
      <w:r w:rsidR="00104863" w:rsidRPr="00B1737D">
        <w:rPr>
          <w:rFonts w:ascii="Times New Roman" w:hAnsi="Times New Roman" w:cs="Times New Roman"/>
          <w:sz w:val="24"/>
          <w:szCs w:val="24"/>
        </w:rPr>
        <w:t>wild-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type strain, where M1038, M66, </w:t>
      </w:r>
      <w:r w:rsidR="00BF5DA9" w:rsidRPr="00B1737D">
        <w:rPr>
          <w:rFonts w:ascii="Times New Roman" w:hAnsi="Times New Roman" w:cs="Times New Roman"/>
          <w:sz w:val="24"/>
          <w:szCs w:val="24"/>
        </w:rPr>
        <w:t xml:space="preserve">and 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M83 are the drug-resistant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albicans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clinical isolates; M2 is the drug-susceptible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albicans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clinical isolates; WT is the corresponding wild type strain </w:t>
      </w:r>
      <w:r w:rsidR="00104863" w:rsidRPr="00B1737D">
        <w:rPr>
          <w:rFonts w:ascii="Times New Roman" w:hAnsi="Times New Roman" w:cs="Times New Roman"/>
          <w:sz w:val="24"/>
          <w:szCs w:val="24"/>
        </w:rPr>
        <w:t>(B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) Spot assay based drug susceptibility analysis of drug-resistant and drug-susceptible clinical isolates of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glabrata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along with the corresponding wild type strain, where M183, M283, </w:t>
      </w:r>
      <w:r w:rsidR="001C5931" w:rsidRPr="00B1737D">
        <w:rPr>
          <w:rFonts w:ascii="Times New Roman" w:hAnsi="Times New Roman" w:cs="Times New Roman"/>
          <w:sz w:val="24"/>
          <w:szCs w:val="24"/>
        </w:rPr>
        <w:t xml:space="preserve">and 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M198 are the drug-resistant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glabrata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clinical isolates; M203 is the drug-susceptible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glabrata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clinical isolate; WT is the corresponding wild type strain.</w:t>
      </w:r>
    </w:p>
    <w:p w14:paraId="727FDCAB" w14:textId="77777777" w:rsidR="00C87FD9" w:rsidRPr="00B1737D" w:rsidRDefault="006104AE" w:rsidP="00B1737D">
      <w:pPr>
        <w:tabs>
          <w:tab w:val="left" w:pos="193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763B448B" wp14:editId="5AC18C85">
            <wp:extent cx="5943600" cy="1951990"/>
            <wp:effectExtent l="0" t="0" r="0" b="0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5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8548D" w:rsidRPr="00B1737D">
        <w:rPr>
          <w:rFonts w:ascii="Times New Roman" w:hAnsi="Times New Roman" w:cs="Times New Roman"/>
          <w:b/>
          <w:sz w:val="24"/>
          <w:szCs w:val="24"/>
        </w:rPr>
        <w:t xml:space="preserve"> Figure S</w:t>
      </w:r>
      <w:r w:rsidR="00FA17FD" w:rsidRPr="00B1737D">
        <w:rPr>
          <w:rFonts w:ascii="Times New Roman" w:hAnsi="Times New Roman" w:cs="Times New Roman"/>
          <w:b/>
          <w:sz w:val="24"/>
          <w:szCs w:val="24"/>
        </w:rPr>
        <w:t>2</w:t>
      </w:r>
      <w:r w:rsidR="00245993" w:rsidRPr="00B1737D">
        <w:rPr>
          <w:rFonts w:ascii="Times New Roman" w:hAnsi="Times New Roman" w:cs="Times New Roman"/>
          <w:b/>
          <w:sz w:val="24"/>
          <w:szCs w:val="24"/>
        </w:rPr>
        <w:t>:</w:t>
      </w:r>
      <w:r w:rsidR="00C87FD9" w:rsidRPr="00B1737D">
        <w:rPr>
          <w:rFonts w:ascii="Times New Roman" w:hAnsi="Times New Roman" w:cs="Times New Roman"/>
          <w:b/>
          <w:sz w:val="24"/>
          <w:szCs w:val="24"/>
        </w:rPr>
        <w:t xml:space="preserve"> Growth analysis of </w:t>
      </w:r>
      <w:r w:rsidR="00C87FD9" w:rsidRPr="00B1737D">
        <w:rPr>
          <w:rFonts w:ascii="Times New Roman" w:hAnsi="Times New Roman" w:cs="Times New Roman"/>
          <w:b/>
          <w:i/>
          <w:sz w:val="24"/>
          <w:szCs w:val="24"/>
        </w:rPr>
        <w:t>Candida</w:t>
      </w:r>
      <w:r w:rsidR="00C87FD9" w:rsidRPr="00B1737D">
        <w:rPr>
          <w:rFonts w:ascii="Times New Roman" w:hAnsi="Times New Roman" w:cs="Times New Roman"/>
          <w:b/>
          <w:sz w:val="24"/>
          <w:szCs w:val="24"/>
        </w:rPr>
        <w:t xml:space="preserve"> strains</w:t>
      </w:r>
      <w:r w:rsidR="00104863" w:rsidRPr="00B1737D">
        <w:rPr>
          <w:rFonts w:ascii="Times New Roman" w:hAnsi="Times New Roman" w:cs="Times New Roman"/>
          <w:b/>
          <w:sz w:val="24"/>
          <w:szCs w:val="24"/>
        </w:rPr>
        <w:t>.</w:t>
      </w:r>
      <w:r w:rsidR="00C87FD9" w:rsidRPr="00B1737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04863" w:rsidRPr="00B1737D">
        <w:rPr>
          <w:rFonts w:ascii="Times New Roman" w:hAnsi="Times New Roman" w:cs="Times New Roman"/>
          <w:b/>
          <w:sz w:val="24"/>
          <w:szCs w:val="24"/>
        </w:rPr>
        <w:t>(</w:t>
      </w:r>
      <w:r w:rsidR="00104863" w:rsidRPr="00B1737D">
        <w:rPr>
          <w:rFonts w:ascii="Times New Roman" w:hAnsi="Times New Roman" w:cs="Times New Roman"/>
          <w:sz w:val="24"/>
          <w:szCs w:val="24"/>
        </w:rPr>
        <w:t>A</w:t>
      </w:r>
      <w:r w:rsidR="00C87FD9" w:rsidRPr="00B1737D">
        <w:rPr>
          <w:rFonts w:ascii="Times New Roman" w:hAnsi="Times New Roman" w:cs="Times New Roman"/>
          <w:sz w:val="24"/>
          <w:szCs w:val="24"/>
        </w:rPr>
        <w:t>) Growth analysis of drug-resistant and drug-</w:t>
      </w:r>
      <w:r w:rsidR="00C87FD9" w:rsidRPr="00B1737D">
        <w:rPr>
          <w:rFonts w:ascii="Times New Roman" w:hAnsi="Times New Roman" w:cs="Times New Roman"/>
          <w:sz w:val="24"/>
          <w:szCs w:val="24"/>
        </w:rPr>
        <w:lastRenderedPageBreak/>
        <w:t xml:space="preserve">susceptible clinical isolates of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glabrata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and corresponding wild-type strains, where M183, M283, </w:t>
      </w:r>
      <w:r w:rsidR="008D6A87" w:rsidRPr="00B1737D">
        <w:rPr>
          <w:rFonts w:ascii="Times New Roman" w:hAnsi="Times New Roman" w:cs="Times New Roman"/>
          <w:sz w:val="24"/>
          <w:szCs w:val="24"/>
        </w:rPr>
        <w:t xml:space="preserve">and 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M198 are the drug-resistant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glabrata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clinical isolates; M203 is the drug-susceptible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glabrata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clinical isolate; WT is the corresponding wild type strain. </w:t>
      </w:r>
      <w:r w:rsidR="00104863" w:rsidRPr="00B1737D">
        <w:rPr>
          <w:rFonts w:ascii="Times New Roman" w:hAnsi="Times New Roman" w:cs="Times New Roman"/>
          <w:sz w:val="24"/>
          <w:szCs w:val="24"/>
        </w:rPr>
        <w:t>(B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) Growth analysis of drug-resistant and drug-susceptible clinical isolates of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albicans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along with </w:t>
      </w:r>
      <w:r w:rsidR="008D6A87" w:rsidRPr="00B1737D">
        <w:rPr>
          <w:rFonts w:ascii="Times New Roman" w:hAnsi="Times New Roman" w:cs="Times New Roman"/>
          <w:sz w:val="24"/>
          <w:szCs w:val="24"/>
        </w:rPr>
        <w:t xml:space="preserve">the 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corresponding </w:t>
      </w:r>
      <w:r w:rsidR="00881D88" w:rsidRPr="00B1737D">
        <w:rPr>
          <w:rFonts w:ascii="Times New Roman" w:hAnsi="Times New Roman" w:cs="Times New Roman"/>
          <w:sz w:val="24"/>
          <w:szCs w:val="24"/>
        </w:rPr>
        <w:t>wild-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type strain, where M1038, M66, </w:t>
      </w:r>
      <w:r w:rsidR="00BF5DA9" w:rsidRPr="00B1737D">
        <w:rPr>
          <w:rFonts w:ascii="Times New Roman" w:hAnsi="Times New Roman" w:cs="Times New Roman"/>
          <w:sz w:val="24"/>
          <w:szCs w:val="24"/>
        </w:rPr>
        <w:t xml:space="preserve">and 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M83 are the drug-resistant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albicans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clinical isolates; M2 is the drug-susceptible </w:t>
      </w:r>
      <w:r w:rsidR="00C87FD9" w:rsidRPr="00B1737D">
        <w:rPr>
          <w:rFonts w:ascii="Times New Roman" w:hAnsi="Times New Roman" w:cs="Times New Roman"/>
          <w:i/>
          <w:sz w:val="24"/>
          <w:szCs w:val="24"/>
        </w:rPr>
        <w:t>C. albicans</w:t>
      </w:r>
      <w:r w:rsidR="00C87FD9" w:rsidRPr="00B1737D">
        <w:rPr>
          <w:rFonts w:ascii="Times New Roman" w:hAnsi="Times New Roman" w:cs="Times New Roman"/>
          <w:sz w:val="24"/>
          <w:szCs w:val="24"/>
        </w:rPr>
        <w:t xml:space="preserve"> clinical isolate; WT is the corresponding wild type strain.</w:t>
      </w:r>
    </w:p>
    <w:p w14:paraId="2E41844F" w14:textId="77777777" w:rsidR="005A11F8" w:rsidRPr="00B1737D" w:rsidRDefault="006104AE" w:rsidP="00B1737D">
      <w:pPr>
        <w:tabs>
          <w:tab w:val="left" w:pos="193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4E38A641" wp14:editId="6E4EE094">
            <wp:extent cx="6089650" cy="5936864"/>
            <wp:effectExtent l="317" t="0" r="6668" b="6667"/>
            <wp:docPr id="1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6109932" cy="59566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7D8BAA" w14:textId="77777777" w:rsidR="00895554" w:rsidRPr="00B1737D" w:rsidRDefault="0098548D" w:rsidP="00B1737D">
      <w:pPr>
        <w:tabs>
          <w:tab w:val="left" w:pos="91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lastRenderedPageBreak/>
        <w:t>Figure S</w:t>
      </w:r>
      <w:r w:rsidR="00FA17FD" w:rsidRPr="00B1737D">
        <w:rPr>
          <w:rFonts w:ascii="Times New Roman" w:hAnsi="Times New Roman" w:cs="Times New Roman"/>
          <w:b/>
          <w:sz w:val="24"/>
          <w:szCs w:val="24"/>
        </w:rPr>
        <w:t>3</w:t>
      </w:r>
      <w:r w:rsidR="00245993" w:rsidRPr="00B1737D">
        <w:rPr>
          <w:rFonts w:ascii="Times New Roman" w:hAnsi="Times New Roman" w:cs="Times New Roman"/>
          <w:b/>
          <w:sz w:val="24"/>
          <w:szCs w:val="24"/>
        </w:rPr>
        <w:t>:</w:t>
      </w:r>
      <w:r w:rsidR="00895554" w:rsidRPr="00B1737D">
        <w:rPr>
          <w:rFonts w:ascii="Times New Roman" w:hAnsi="Times New Roman" w:cs="Times New Roman"/>
          <w:b/>
          <w:sz w:val="24"/>
          <w:szCs w:val="24"/>
        </w:rPr>
        <w:t xml:space="preserve"> Classification of different proteins obtained in mass spectrometry in drug-resistant and drug-susceptible isolates of </w:t>
      </w:r>
      <w:r w:rsidR="00895554" w:rsidRPr="00B1737D">
        <w:rPr>
          <w:rFonts w:ascii="Times New Roman" w:hAnsi="Times New Roman" w:cs="Times New Roman"/>
          <w:b/>
          <w:i/>
          <w:sz w:val="24"/>
          <w:szCs w:val="24"/>
        </w:rPr>
        <w:t>C. albicans</w:t>
      </w:r>
      <w:r w:rsidR="00895554" w:rsidRPr="00B1737D">
        <w:rPr>
          <w:rFonts w:ascii="Times New Roman" w:hAnsi="Times New Roman" w:cs="Times New Roman"/>
          <w:b/>
          <w:sz w:val="24"/>
          <w:szCs w:val="24"/>
        </w:rPr>
        <w:t xml:space="preserve"> and </w:t>
      </w:r>
      <w:r w:rsidR="00895554" w:rsidRPr="00B1737D">
        <w:rPr>
          <w:rFonts w:ascii="Times New Roman" w:hAnsi="Times New Roman" w:cs="Times New Roman"/>
          <w:b/>
          <w:i/>
          <w:sz w:val="24"/>
          <w:szCs w:val="24"/>
        </w:rPr>
        <w:t>C. glabrata</w:t>
      </w:r>
      <w:r w:rsidR="00895554" w:rsidRPr="00B1737D">
        <w:rPr>
          <w:rFonts w:ascii="Times New Roman" w:hAnsi="Times New Roman" w:cs="Times New Roman"/>
          <w:b/>
          <w:sz w:val="24"/>
          <w:szCs w:val="24"/>
        </w:rPr>
        <w:t xml:space="preserve"> based on </w:t>
      </w:r>
      <w:r w:rsidR="00104863" w:rsidRPr="00B1737D">
        <w:rPr>
          <w:rFonts w:ascii="Times New Roman" w:hAnsi="Times New Roman" w:cs="Times New Roman"/>
          <w:b/>
          <w:sz w:val="24"/>
          <w:szCs w:val="24"/>
        </w:rPr>
        <w:t>(</w:t>
      </w:r>
      <w:r w:rsidR="00104863" w:rsidRPr="00B1737D">
        <w:rPr>
          <w:rFonts w:ascii="Times New Roman" w:hAnsi="Times New Roman" w:cs="Times New Roman"/>
          <w:sz w:val="24"/>
          <w:szCs w:val="24"/>
        </w:rPr>
        <w:t>A</w:t>
      </w:r>
      <w:r w:rsidR="00895554" w:rsidRPr="00B1737D">
        <w:rPr>
          <w:rFonts w:ascii="Times New Roman" w:hAnsi="Times New Roman" w:cs="Times New Roman"/>
          <w:sz w:val="24"/>
          <w:szCs w:val="24"/>
        </w:rPr>
        <w:t xml:space="preserve"> and </w:t>
      </w:r>
      <w:r w:rsidR="00104863" w:rsidRPr="00B1737D">
        <w:rPr>
          <w:rFonts w:ascii="Times New Roman" w:hAnsi="Times New Roman" w:cs="Times New Roman"/>
          <w:sz w:val="24"/>
          <w:szCs w:val="24"/>
        </w:rPr>
        <w:t>D</w:t>
      </w:r>
      <w:r w:rsidR="00895554" w:rsidRPr="00B1737D">
        <w:rPr>
          <w:rFonts w:ascii="Times New Roman" w:hAnsi="Times New Roman" w:cs="Times New Roman"/>
          <w:sz w:val="24"/>
          <w:szCs w:val="24"/>
        </w:rPr>
        <w:t xml:space="preserve">) Biological processes </w:t>
      </w:r>
      <w:r w:rsidR="00104863" w:rsidRPr="00B1737D">
        <w:rPr>
          <w:rFonts w:ascii="Times New Roman" w:hAnsi="Times New Roman" w:cs="Times New Roman"/>
          <w:sz w:val="24"/>
          <w:szCs w:val="24"/>
        </w:rPr>
        <w:t>(B</w:t>
      </w:r>
      <w:r w:rsidR="00895554" w:rsidRPr="00B1737D">
        <w:rPr>
          <w:rFonts w:ascii="Times New Roman" w:hAnsi="Times New Roman" w:cs="Times New Roman"/>
          <w:sz w:val="24"/>
          <w:szCs w:val="24"/>
        </w:rPr>
        <w:t xml:space="preserve"> and </w:t>
      </w:r>
      <w:r w:rsidR="00104863" w:rsidRPr="00B1737D">
        <w:rPr>
          <w:rFonts w:ascii="Times New Roman" w:hAnsi="Times New Roman" w:cs="Times New Roman"/>
          <w:sz w:val="24"/>
          <w:szCs w:val="24"/>
        </w:rPr>
        <w:t>E</w:t>
      </w:r>
      <w:r w:rsidR="00895554" w:rsidRPr="00B1737D">
        <w:rPr>
          <w:rFonts w:ascii="Times New Roman" w:hAnsi="Times New Roman" w:cs="Times New Roman"/>
          <w:sz w:val="24"/>
          <w:szCs w:val="24"/>
        </w:rPr>
        <w:t xml:space="preserve">) Molecular function and </w:t>
      </w:r>
      <w:r w:rsidR="00104863" w:rsidRPr="00B1737D">
        <w:rPr>
          <w:rFonts w:ascii="Times New Roman" w:hAnsi="Times New Roman" w:cs="Times New Roman"/>
          <w:sz w:val="24"/>
          <w:szCs w:val="24"/>
        </w:rPr>
        <w:t>(C</w:t>
      </w:r>
      <w:r w:rsidR="00895554" w:rsidRPr="00B1737D">
        <w:rPr>
          <w:rFonts w:ascii="Times New Roman" w:hAnsi="Times New Roman" w:cs="Times New Roman"/>
          <w:sz w:val="24"/>
          <w:szCs w:val="24"/>
        </w:rPr>
        <w:t xml:space="preserve"> and </w:t>
      </w:r>
      <w:r w:rsidR="00104863" w:rsidRPr="00B1737D">
        <w:rPr>
          <w:rFonts w:ascii="Times New Roman" w:hAnsi="Times New Roman" w:cs="Times New Roman"/>
          <w:sz w:val="24"/>
          <w:szCs w:val="24"/>
        </w:rPr>
        <w:t>F</w:t>
      </w:r>
      <w:r w:rsidR="00895554" w:rsidRPr="00B1737D">
        <w:rPr>
          <w:rFonts w:ascii="Times New Roman" w:hAnsi="Times New Roman" w:cs="Times New Roman"/>
          <w:sz w:val="24"/>
          <w:szCs w:val="24"/>
        </w:rPr>
        <w:t xml:space="preserve">) Cellular component. Further, M183 and M203 represent drug-resistant and drug-susceptible clinical isolates of </w:t>
      </w:r>
      <w:r w:rsidR="00895554" w:rsidRPr="00B1737D">
        <w:rPr>
          <w:rFonts w:ascii="Times New Roman" w:hAnsi="Times New Roman" w:cs="Times New Roman"/>
          <w:i/>
          <w:sz w:val="24"/>
          <w:szCs w:val="24"/>
        </w:rPr>
        <w:t>C. glabrata</w:t>
      </w:r>
      <w:r w:rsidR="00895554" w:rsidRPr="00B1737D">
        <w:rPr>
          <w:rFonts w:ascii="Times New Roman" w:hAnsi="Times New Roman" w:cs="Times New Roman"/>
          <w:sz w:val="24"/>
          <w:szCs w:val="24"/>
        </w:rPr>
        <w:t xml:space="preserve">; M1038 and M2 represent drug-resistant and drug-susceptible clinical isolates of </w:t>
      </w:r>
      <w:r w:rsidR="00895554" w:rsidRPr="00B1737D">
        <w:rPr>
          <w:rFonts w:ascii="Times New Roman" w:hAnsi="Times New Roman" w:cs="Times New Roman"/>
          <w:i/>
          <w:sz w:val="24"/>
          <w:szCs w:val="24"/>
        </w:rPr>
        <w:t>C. albicans</w:t>
      </w:r>
      <w:r w:rsidR="00895554" w:rsidRPr="00B1737D">
        <w:rPr>
          <w:rFonts w:ascii="Times New Roman" w:hAnsi="Times New Roman" w:cs="Times New Roman"/>
          <w:sz w:val="24"/>
          <w:szCs w:val="24"/>
        </w:rPr>
        <w:t>.</w:t>
      </w:r>
    </w:p>
    <w:p w14:paraId="4563BEBE" w14:textId="77777777" w:rsidR="00895554" w:rsidRPr="00B1737D" w:rsidRDefault="00895554" w:rsidP="00B1737D">
      <w:pPr>
        <w:tabs>
          <w:tab w:val="left" w:pos="193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E994B87" w14:textId="77777777" w:rsidR="00C87FD9" w:rsidRPr="00B1737D" w:rsidRDefault="006104AE" w:rsidP="00B1737D">
      <w:pPr>
        <w:tabs>
          <w:tab w:val="left" w:pos="193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30A8D38" wp14:editId="26D87623">
            <wp:extent cx="5943600" cy="2971800"/>
            <wp:effectExtent l="0" t="0" r="0" b="0"/>
            <wp:docPr id="1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F33EF9" w14:textId="77777777" w:rsidR="00C87FD9" w:rsidRPr="00B1737D" w:rsidRDefault="00C87FD9" w:rsidP="00B1737D">
      <w:pPr>
        <w:tabs>
          <w:tab w:val="left" w:pos="1930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Fig</w:t>
      </w:r>
      <w:r w:rsidR="0098548D" w:rsidRPr="00B1737D">
        <w:rPr>
          <w:rFonts w:ascii="Times New Roman" w:hAnsi="Times New Roman" w:cs="Times New Roman"/>
          <w:b/>
          <w:sz w:val="24"/>
          <w:szCs w:val="24"/>
        </w:rPr>
        <w:t>ure</w:t>
      </w:r>
      <w:r w:rsidR="00F10D27" w:rsidRPr="00B1737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8548D" w:rsidRPr="00B1737D">
        <w:rPr>
          <w:rFonts w:ascii="Times New Roman" w:hAnsi="Times New Roman" w:cs="Times New Roman"/>
          <w:b/>
          <w:sz w:val="24"/>
          <w:szCs w:val="24"/>
        </w:rPr>
        <w:t>S</w:t>
      </w:r>
      <w:r w:rsidR="00FA17FD" w:rsidRPr="00B1737D">
        <w:rPr>
          <w:rFonts w:ascii="Times New Roman" w:hAnsi="Times New Roman" w:cs="Times New Roman"/>
          <w:b/>
          <w:sz w:val="24"/>
          <w:szCs w:val="24"/>
        </w:rPr>
        <w:t>4</w:t>
      </w:r>
      <w:r w:rsidR="00245993" w:rsidRPr="00B1737D">
        <w:rPr>
          <w:rFonts w:ascii="Times New Roman" w:hAnsi="Times New Roman" w:cs="Times New Roman"/>
          <w:b/>
          <w:sz w:val="24"/>
          <w:szCs w:val="24"/>
        </w:rPr>
        <w:t>: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 Differential expression profile of proteins in drug-resistant compared to drug-susceptible isolates of </w:t>
      </w:r>
      <w:r w:rsidRPr="00B1737D">
        <w:rPr>
          <w:rFonts w:ascii="Times New Roman" w:hAnsi="Times New Roman" w:cs="Times New Roman"/>
          <w:b/>
          <w:i/>
          <w:sz w:val="24"/>
          <w:szCs w:val="24"/>
        </w:rPr>
        <w:t>C. albicans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 and </w:t>
      </w:r>
      <w:r w:rsidRPr="00B1737D">
        <w:rPr>
          <w:rFonts w:ascii="Times New Roman" w:hAnsi="Times New Roman" w:cs="Times New Roman"/>
          <w:b/>
          <w:i/>
          <w:sz w:val="24"/>
          <w:szCs w:val="24"/>
        </w:rPr>
        <w:t>C. glabrata</w:t>
      </w:r>
      <w:r w:rsidRPr="00B1737D">
        <w:rPr>
          <w:rFonts w:ascii="Times New Roman" w:hAnsi="Times New Roman" w:cs="Times New Roman"/>
          <w:b/>
          <w:sz w:val="24"/>
          <w:szCs w:val="24"/>
        </w:rPr>
        <w:t>.</w:t>
      </w:r>
      <w:r w:rsidRPr="00B1737D">
        <w:rPr>
          <w:rFonts w:ascii="Times New Roman" w:hAnsi="Times New Roman" w:cs="Times New Roman"/>
          <w:sz w:val="24"/>
          <w:szCs w:val="24"/>
        </w:rPr>
        <w:t xml:space="preserve"> </w:t>
      </w:r>
      <w:r w:rsidR="00104863" w:rsidRPr="00B1737D">
        <w:rPr>
          <w:rFonts w:ascii="Times New Roman" w:hAnsi="Times New Roman" w:cs="Times New Roman"/>
          <w:sz w:val="24"/>
          <w:szCs w:val="24"/>
        </w:rPr>
        <w:t>(A</w:t>
      </w:r>
      <w:r w:rsidRPr="00B1737D">
        <w:rPr>
          <w:rFonts w:ascii="Times New Roman" w:hAnsi="Times New Roman" w:cs="Times New Roman"/>
          <w:sz w:val="24"/>
          <w:szCs w:val="24"/>
        </w:rPr>
        <w:t xml:space="preserve">) Distribution of differentially expressed proteins possessing fold change greater than 1 into different subsets according to abundance (number of proteins) in each subset in drug-resistant </w:t>
      </w:r>
      <w:r w:rsidRPr="00B1737D">
        <w:rPr>
          <w:rFonts w:ascii="Times New Roman" w:hAnsi="Times New Roman" w:cs="Times New Roman"/>
          <w:i/>
          <w:sz w:val="24"/>
          <w:szCs w:val="24"/>
        </w:rPr>
        <w:t>C. glabrata</w:t>
      </w:r>
      <w:r w:rsidRPr="00B1737D">
        <w:rPr>
          <w:rFonts w:ascii="Times New Roman" w:hAnsi="Times New Roman" w:cs="Times New Roman"/>
          <w:sz w:val="24"/>
          <w:szCs w:val="24"/>
        </w:rPr>
        <w:t xml:space="preserve"> (M183) </w:t>
      </w:r>
      <w:r w:rsidR="00BF5DA9" w:rsidRPr="00B1737D">
        <w:rPr>
          <w:rFonts w:ascii="Times New Roman" w:hAnsi="Times New Roman" w:cs="Times New Roman"/>
          <w:sz w:val="24"/>
          <w:szCs w:val="24"/>
        </w:rPr>
        <w:t>compared</w:t>
      </w:r>
      <w:r w:rsidRPr="00B1737D">
        <w:rPr>
          <w:rFonts w:ascii="Times New Roman" w:hAnsi="Times New Roman" w:cs="Times New Roman"/>
          <w:sz w:val="24"/>
          <w:szCs w:val="24"/>
        </w:rPr>
        <w:t xml:space="preserve"> to respective drug-susceptible (M203) isolate. </w:t>
      </w:r>
      <w:r w:rsidR="00104863" w:rsidRPr="00B1737D">
        <w:rPr>
          <w:rFonts w:ascii="Times New Roman" w:hAnsi="Times New Roman" w:cs="Times New Roman"/>
          <w:sz w:val="24"/>
          <w:szCs w:val="24"/>
        </w:rPr>
        <w:t>(B</w:t>
      </w:r>
      <w:r w:rsidRPr="00B1737D">
        <w:rPr>
          <w:rFonts w:ascii="Times New Roman" w:hAnsi="Times New Roman" w:cs="Times New Roman"/>
          <w:sz w:val="24"/>
          <w:szCs w:val="24"/>
        </w:rPr>
        <w:t>) Distribution of differentially expressed proteins possessing fold change</w:t>
      </w:r>
      <w:r w:rsidR="001C5931" w:rsidRPr="00B1737D">
        <w:rPr>
          <w:rFonts w:ascii="Times New Roman" w:hAnsi="Times New Roman" w:cs="Times New Roman"/>
          <w:sz w:val="24"/>
          <w:szCs w:val="24"/>
        </w:rPr>
        <w:t>s</w:t>
      </w:r>
      <w:r w:rsidRPr="00B1737D">
        <w:rPr>
          <w:rFonts w:ascii="Times New Roman" w:hAnsi="Times New Roman" w:cs="Times New Roman"/>
          <w:sz w:val="24"/>
          <w:szCs w:val="24"/>
        </w:rPr>
        <w:t xml:space="preserve"> greater than 1 into different subsets according to abundance (number of proteins) in each subset in drug-resistant </w:t>
      </w:r>
      <w:r w:rsidRPr="00B1737D">
        <w:rPr>
          <w:rFonts w:ascii="Times New Roman" w:hAnsi="Times New Roman" w:cs="Times New Roman"/>
          <w:i/>
          <w:sz w:val="24"/>
          <w:szCs w:val="24"/>
        </w:rPr>
        <w:t>C. albicans</w:t>
      </w:r>
      <w:r w:rsidRPr="00B1737D">
        <w:rPr>
          <w:rFonts w:ascii="Times New Roman" w:hAnsi="Times New Roman" w:cs="Times New Roman"/>
          <w:sz w:val="24"/>
          <w:szCs w:val="24"/>
        </w:rPr>
        <w:t xml:space="preserve"> (M1038) </w:t>
      </w:r>
      <w:r w:rsidR="00BF5DA9" w:rsidRPr="00B1737D">
        <w:rPr>
          <w:rFonts w:ascii="Times New Roman" w:hAnsi="Times New Roman" w:cs="Times New Roman"/>
          <w:sz w:val="24"/>
          <w:szCs w:val="24"/>
        </w:rPr>
        <w:t>compared</w:t>
      </w:r>
      <w:r w:rsidRPr="00B1737D">
        <w:rPr>
          <w:rFonts w:ascii="Times New Roman" w:hAnsi="Times New Roman" w:cs="Times New Roman"/>
          <w:sz w:val="24"/>
          <w:szCs w:val="24"/>
        </w:rPr>
        <w:t xml:space="preserve"> to respective drug-susceptible (M2) isolate.</w:t>
      </w:r>
    </w:p>
    <w:p w14:paraId="03C3DADC" w14:textId="77777777" w:rsidR="00C87FD9" w:rsidRPr="00B1737D" w:rsidRDefault="00C87FD9" w:rsidP="00B1737D">
      <w:pPr>
        <w:tabs>
          <w:tab w:val="left" w:pos="926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BAFDBE7" w14:textId="77777777" w:rsidR="005D7004" w:rsidRPr="00B1737D" w:rsidRDefault="005D7004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938D98E" wp14:editId="74FF094E">
            <wp:extent cx="5943600" cy="3981359"/>
            <wp:effectExtent l="0" t="0" r="0" b="635"/>
            <wp:docPr id="2" name="Picture 2" descr="C:\Users\hasb_\Desktop\Sajad MS-1-2022\ACS\Submission\Fig. 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hasb_\Desktop\Sajad MS-1-2022\ACS\Submission\Fig. 6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173" r="7852"/>
                    <a:stretch/>
                  </pic:blipFill>
                  <pic:spPr bwMode="auto">
                    <a:xfrm>
                      <a:off x="0" y="0"/>
                      <a:ext cx="5943600" cy="39813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93E64F" w14:textId="77777777" w:rsidR="005D7004" w:rsidRPr="00B1737D" w:rsidRDefault="0098548D" w:rsidP="00B1737D">
      <w:pPr>
        <w:tabs>
          <w:tab w:val="left" w:pos="91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Figure S</w:t>
      </w:r>
      <w:r w:rsidR="00FA17FD" w:rsidRPr="00B1737D">
        <w:rPr>
          <w:rFonts w:ascii="Times New Roman" w:hAnsi="Times New Roman" w:cs="Times New Roman"/>
          <w:b/>
          <w:sz w:val="24"/>
          <w:szCs w:val="24"/>
        </w:rPr>
        <w:t>5</w:t>
      </w:r>
      <w:r w:rsidR="00245993" w:rsidRPr="00B1737D">
        <w:rPr>
          <w:rFonts w:ascii="Times New Roman" w:hAnsi="Times New Roman" w:cs="Times New Roman"/>
          <w:b/>
          <w:sz w:val="24"/>
          <w:szCs w:val="24"/>
        </w:rPr>
        <w:t>:</w:t>
      </w:r>
      <w:r w:rsidR="005D7004" w:rsidRPr="00B1737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D7004" w:rsidRPr="00B1737D">
        <w:rPr>
          <w:rFonts w:ascii="Times New Roman" w:hAnsi="Times New Roman" w:cs="Times New Roman"/>
          <w:b/>
          <w:i/>
          <w:sz w:val="24"/>
          <w:szCs w:val="24"/>
        </w:rPr>
        <w:t>In-silico</w:t>
      </w:r>
      <w:r w:rsidR="005D7004" w:rsidRPr="00B1737D">
        <w:rPr>
          <w:rFonts w:ascii="Times New Roman" w:hAnsi="Times New Roman" w:cs="Times New Roman"/>
          <w:b/>
          <w:sz w:val="24"/>
          <w:szCs w:val="24"/>
        </w:rPr>
        <w:t xml:space="preserve"> molecular docking analysis of 3-Bromopyruvate and polydatin with </w:t>
      </w:r>
      <w:r w:rsidR="005D7004" w:rsidRPr="00B1737D">
        <w:rPr>
          <w:rFonts w:ascii="Times New Roman" w:hAnsi="Times New Roman" w:cs="Times New Roman"/>
          <w:b/>
          <w:i/>
          <w:sz w:val="24"/>
          <w:szCs w:val="24"/>
        </w:rPr>
        <w:t>C. albicans</w:t>
      </w:r>
      <w:r w:rsidR="005D7004" w:rsidRPr="00B1737D">
        <w:rPr>
          <w:rFonts w:ascii="Times New Roman" w:hAnsi="Times New Roman" w:cs="Times New Roman"/>
          <w:b/>
          <w:sz w:val="24"/>
          <w:szCs w:val="24"/>
        </w:rPr>
        <w:t xml:space="preserve"> hexokinase 2 and glucose-6-phosphate dehydrogenase, respectively</w:t>
      </w:r>
      <w:r w:rsidR="00104863" w:rsidRPr="00B1737D">
        <w:rPr>
          <w:rFonts w:ascii="Times New Roman" w:hAnsi="Times New Roman" w:cs="Times New Roman"/>
          <w:b/>
          <w:sz w:val="24"/>
          <w:szCs w:val="24"/>
        </w:rPr>
        <w:t>.</w:t>
      </w:r>
      <w:r w:rsidR="005D7004" w:rsidRPr="00B1737D">
        <w:rPr>
          <w:rFonts w:ascii="Times New Roman" w:hAnsi="Times New Roman" w:cs="Times New Roman"/>
          <w:sz w:val="24"/>
          <w:szCs w:val="24"/>
        </w:rPr>
        <w:t xml:space="preserve"> </w:t>
      </w:r>
      <w:r w:rsidR="00104863" w:rsidRPr="00B1737D">
        <w:rPr>
          <w:rFonts w:ascii="Times New Roman" w:hAnsi="Times New Roman" w:cs="Times New Roman"/>
          <w:sz w:val="24"/>
          <w:szCs w:val="24"/>
        </w:rPr>
        <w:t>(A</w:t>
      </w:r>
      <w:r w:rsidR="005D7004" w:rsidRPr="00B1737D">
        <w:rPr>
          <w:rFonts w:ascii="Times New Roman" w:hAnsi="Times New Roman" w:cs="Times New Roman"/>
          <w:sz w:val="24"/>
          <w:szCs w:val="24"/>
        </w:rPr>
        <w:t>,</w:t>
      </w:r>
      <w:r w:rsidR="00104863" w:rsidRPr="00B1737D">
        <w:rPr>
          <w:rFonts w:ascii="Times New Roman" w:hAnsi="Times New Roman" w:cs="Times New Roman"/>
          <w:sz w:val="24"/>
          <w:szCs w:val="24"/>
        </w:rPr>
        <w:t xml:space="preserve"> B</w:t>
      </w:r>
      <w:r w:rsidR="005D7004" w:rsidRPr="00B1737D">
        <w:rPr>
          <w:rFonts w:ascii="Times New Roman" w:hAnsi="Times New Roman" w:cs="Times New Roman"/>
          <w:sz w:val="24"/>
          <w:szCs w:val="24"/>
        </w:rPr>
        <w:t xml:space="preserve">) represent the interaction of 3-Bromopyruvate with amino acids of hexokinase 2; </w:t>
      </w:r>
      <w:r w:rsidR="00104863" w:rsidRPr="00B1737D">
        <w:rPr>
          <w:rFonts w:ascii="Times New Roman" w:hAnsi="Times New Roman" w:cs="Times New Roman"/>
          <w:sz w:val="24"/>
          <w:szCs w:val="24"/>
        </w:rPr>
        <w:t>(C</w:t>
      </w:r>
      <w:r w:rsidR="005D7004" w:rsidRPr="00B1737D">
        <w:rPr>
          <w:rFonts w:ascii="Times New Roman" w:hAnsi="Times New Roman" w:cs="Times New Roman"/>
          <w:sz w:val="24"/>
          <w:szCs w:val="24"/>
        </w:rPr>
        <w:t xml:space="preserve">, </w:t>
      </w:r>
      <w:r w:rsidR="00104863" w:rsidRPr="00B1737D">
        <w:rPr>
          <w:rFonts w:ascii="Times New Roman" w:hAnsi="Times New Roman" w:cs="Times New Roman"/>
          <w:sz w:val="24"/>
          <w:szCs w:val="24"/>
        </w:rPr>
        <w:t>D</w:t>
      </w:r>
      <w:r w:rsidR="005D7004" w:rsidRPr="00B1737D">
        <w:rPr>
          <w:rFonts w:ascii="Times New Roman" w:hAnsi="Times New Roman" w:cs="Times New Roman"/>
          <w:sz w:val="24"/>
          <w:szCs w:val="24"/>
        </w:rPr>
        <w:t xml:space="preserve">) represent the interaction of polydatin with the amino acids of glucose-6-phosphate dehydrogenase; </w:t>
      </w:r>
      <w:r w:rsidR="00104863" w:rsidRPr="00B1737D">
        <w:rPr>
          <w:rFonts w:ascii="Times New Roman" w:hAnsi="Times New Roman" w:cs="Times New Roman"/>
          <w:sz w:val="24"/>
          <w:szCs w:val="24"/>
        </w:rPr>
        <w:t>(E</w:t>
      </w:r>
      <w:r w:rsidR="005D7004" w:rsidRPr="00B1737D">
        <w:rPr>
          <w:rFonts w:ascii="Times New Roman" w:hAnsi="Times New Roman" w:cs="Times New Roman"/>
          <w:sz w:val="24"/>
          <w:szCs w:val="24"/>
        </w:rPr>
        <w:t xml:space="preserve">, </w:t>
      </w:r>
      <w:r w:rsidR="00104863" w:rsidRPr="00B1737D">
        <w:rPr>
          <w:rFonts w:ascii="Times New Roman" w:hAnsi="Times New Roman" w:cs="Times New Roman"/>
          <w:sz w:val="24"/>
          <w:szCs w:val="24"/>
        </w:rPr>
        <w:t>F</w:t>
      </w:r>
      <w:r w:rsidR="005D7004" w:rsidRPr="00B1737D">
        <w:rPr>
          <w:rFonts w:ascii="Times New Roman" w:hAnsi="Times New Roman" w:cs="Times New Roman"/>
          <w:sz w:val="24"/>
          <w:szCs w:val="24"/>
        </w:rPr>
        <w:t>) represent three-dimensional molecular structures of 3-Bromopyruvate and polydatin respectively.</w:t>
      </w:r>
    </w:p>
    <w:p w14:paraId="68F76A25" w14:textId="77777777" w:rsidR="005D7004" w:rsidRPr="00B1737D" w:rsidRDefault="005D7004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6AFFA9C" w14:textId="77777777" w:rsidR="00913ADA" w:rsidRPr="00B1737D" w:rsidRDefault="00913ADA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98548D" w:rsidRPr="00B1737D">
        <w:rPr>
          <w:rFonts w:ascii="Times New Roman" w:hAnsi="Times New Roman" w:cs="Times New Roman"/>
          <w:b/>
          <w:sz w:val="24"/>
          <w:szCs w:val="24"/>
        </w:rPr>
        <w:t>S</w:t>
      </w:r>
      <w:r w:rsidRPr="00B1737D">
        <w:rPr>
          <w:rFonts w:ascii="Times New Roman" w:hAnsi="Times New Roman" w:cs="Times New Roman"/>
          <w:b/>
          <w:sz w:val="24"/>
          <w:szCs w:val="24"/>
        </w:rPr>
        <w:t>1: Detailed list of materials and reagents used in the study</w:t>
      </w:r>
    </w:p>
    <w:tbl>
      <w:tblPr>
        <w:tblStyle w:val="TableGrid"/>
        <w:tblW w:w="9535" w:type="dxa"/>
        <w:tblLayout w:type="fixed"/>
        <w:tblLook w:val="04A0" w:firstRow="1" w:lastRow="0" w:firstColumn="1" w:lastColumn="0" w:noHBand="0" w:noVBand="1"/>
      </w:tblPr>
      <w:tblGrid>
        <w:gridCol w:w="2391"/>
        <w:gridCol w:w="2573"/>
        <w:gridCol w:w="2288"/>
        <w:gridCol w:w="2283"/>
      </w:tblGrid>
      <w:tr w:rsidR="00913ADA" w:rsidRPr="00B1737D" w14:paraId="5E132043" w14:textId="77777777" w:rsidTr="00A42383">
        <w:trPr>
          <w:trHeight w:val="296"/>
        </w:trPr>
        <w:tc>
          <w:tcPr>
            <w:tcW w:w="2391" w:type="dxa"/>
          </w:tcPr>
          <w:p w14:paraId="582E2576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Reagent</w:t>
            </w:r>
          </w:p>
        </w:tc>
        <w:tc>
          <w:tcPr>
            <w:tcW w:w="2573" w:type="dxa"/>
          </w:tcPr>
          <w:p w14:paraId="7D600431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ource &amp; Cat No.</w:t>
            </w:r>
          </w:p>
        </w:tc>
        <w:tc>
          <w:tcPr>
            <w:tcW w:w="2288" w:type="dxa"/>
          </w:tcPr>
          <w:p w14:paraId="678DD451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Reagent</w:t>
            </w:r>
          </w:p>
        </w:tc>
        <w:tc>
          <w:tcPr>
            <w:tcW w:w="2283" w:type="dxa"/>
          </w:tcPr>
          <w:p w14:paraId="471725D4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ource &amp; Cat No.</w:t>
            </w:r>
          </w:p>
        </w:tc>
      </w:tr>
      <w:tr w:rsidR="00913ADA" w:rsidRPr="00B1737D" w14:paraId="45FBB343" w14:textId="77777777" w:rsidTr="00A42383">
        <w:trPr>
          <w:trHeight w:val="609"/>
        </w:trPr>
        <w:tc>
          <w:tcPr>
            <w:tcW w:w="2391" w:type="dxa"/>
          </w:tcPr>
          <w:p w14:paraId="1EC999E9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Yeast extract peptone dextrose (YEPD)</w:t>
            </w:r>
          </w:p>
        </w:tc>
        <w:tc>
          <w:tcPr>
            <w:tcW w:w="2573" w:type="dxa"/>
          </w:tcPr>
          <w:p w14:paraId="372244E1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HiMedia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M1363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38B93F49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odium Fluoride</w:t>
            </w:r>
          </w:p>
        </w:tc>
        <w:tc>
          <w:tcPr>
            <w:tcW w:w="2283" w:type="dxa"/>
          </w:tcPr>
          <w:p w14:paraId="35BD9B4D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igma-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Aldrich (</w:t>
            </w:r>
            <w:r w:rsidRPr="00B1737D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#20114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913ADA" w:rsidRPr="00B1737D" w14:paraId="0A76D102" w14:textId="77777777" w:rsidTr="00A42383">
        <w:trPr>
          <w:trHeight w:val="296"/>
        </w:trPr>
        <w:tc>
          <w:tcPr>
            <w:tcW w:w="2391" w:type="dxa"/>
          </w:tcPr>
          <w:p w14:paraId="6418E675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HiCandida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  <w:vertAlign w:val="superscript"/>
              </w:rPr>
              <w:t>TM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identification kit</w:t>
            </w:r>
          </w:p>
        </w:tc>
        <w:tc>
          <w:tcPr>
            <w:tcW w:w="2573" w:type="dxa"/>
          </w:tcPr>
          <w:p w14:paraId="2A4DFD88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HiMedia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(#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B006)</w:t>
            </w:r>
          </w:p>
        </w:tc>
        <w:tc>
          <w:tcPr>
            <w:tcW w:w="2288" w:type="dxa"/>
          </w:tcPr>
          <w:p w14:paraId="0D041AE2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east/ Fungal Protease arrest</w:t>
            </w:r>
          </w:p>
        </w:tc>
        <w:tc>
          <w:tcPr>
            <w:tcW w:w="2283" w:type="dxa"/>
          </w:tcPr>
          <w:p w14:paraId="718806B9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G Biosciences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786-333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13ADA" w:rsidRPr="00B1737D" w14:paraId="71C58350" w14:textId="77777777" w:rsidTr="00A42383">
        <w:trPr>
          <w:trHeight w:val="286"/>
        </w:trPr>
        <w:tc>
          <w:tcPr>
            <w:tcW w:w="2391" w:type="dxa"/>
          </w:tcPr>
          <w:p w14:paraId="0B3CFF7D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Msp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enzyme</w:t>
            </w:r>
          </w:p>
          <w:p w14:paraId="3E221602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73" w:type="dxa"/>
          </w:tcPr>
          <w:p w14:paraId="3CB31C06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New England Biolabs 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B1737D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#R0106S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3E46EF17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PhosStop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83" w:type="dxa"/>
          </w:tcPr>
          <w:p w14:paraId="424F2830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Roche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4906845001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13ADA" w:rsidRPr="00B1737D" w14:paraId="30E616DE" w14:textId="77777777" w:rsidTr="00A42383">
        <w:trPr>
          <w:trHeight w:val="286"/>
        </w:trPr>
        <w:tc>
          <w:tcPr>
            <w:tcW w:w="2391" w:type="dxa"/>
          </w:tcPr>
          <w:p w14:paraId="414B9803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se I</w:t>
            </w:r>
          </w:p>
        </w:tc>
        <w:tc>
          <w:tcPr>
            <w:tcW w:w="2573" w:type="dxa"/>
          </w:tcPr>
          <w:p w14:paraId="0C137FFD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ermo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cientific EN0521</w:t>
            </w:r>
          </w:p>
        </w:tc>
        <w:tc>
          <w:tcPr>
            <w:tcW w:w="2288" w:type="dxa"/>
          </w:tcPr>
          <w:p w14:paraId="6321B8AB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lcofluor white</w:t>
            </w:r>
          </w:p>
        </w:tc>
        <w:tc>
          <w:tcPr>
            <w:tcW w:w="2283" w:type="dxa"/>
          </w:tcPr>
          <w:p w14:paraId="1FB654F6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igma-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Aldrich 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8909</w:t>
            </w:r>
          </w:p>
        </w:tc>
      </w:tr>
      <w:tr w:rsidR="00913ADA" w:rsidRPr="00B1737D" w14:paraId="3F47CF51" w14:textId="77777777" w:rsidTr="00A42383">
        <w:trPr>
          <w:trHeight w:val="286"/>
        </w:trPr>
        <w:tc>
          <w:tcPr>
            <w:tcW w:w="2391" w:type="dxa"/>
          </w:tcPr>
          <w:p w14:paraId="060810A7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Nase A</w:t>
            </w:r>
          </w:p>
        </w:tc>
        <w:tc>
          <w:tcPr>
            <w:tcW w:w="2573" w:type="dxa"/>
          </w:tcPr>
          <w:p w14:paraId="7E738D83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ma-Aldrich (</w:t>
            </w:r>
            <w:r w:rsidRPr="00B1737D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#R6148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3208D94B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ngo red</w:t>
            </w:r>
          </w:p>
        </w:tc>
        <w:tc>
          <w:tcPr>
            <w:tcW w:w="2283" w:type="dxa"/>
          </w:tcPr>
          <w:p w14:paraId="1884F215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igma-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Aldrich (</w:t>
            </w:r>
            <w:r w:rsidRPr="00B1737D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#C6277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913ADA" w:rsidRPr="00B1737D" w14:paraId="368A02C0" w14:textId="77777777" w:rsidTr="00A42383">
        <w:trPr>
          <w:trHeight w:val="296"/>
        </w:trPr>
        <w:tc>
          <w:tcPr>
            <w:tcW w:w="2391" w:type="dxa"/>
          </w:tcPr>
          <w:p w14:paraId="40E93F67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vertAid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First Strand cDNA Synthesis Kit</w:t>
            </w:r>
          </w:p>
        </w:tc>
        <w:tc>
          <w:tcPr>
            <w:tcW w:w="2573" w:type="dxa"/>
          </w:tcPr>
          <w:p w14:paraId="4F321840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ermo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cientific (</w:t>
            </w:r>
            <w:r w:rsidRPr="00B1737D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#K1622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4FD9342E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Hydrogen peroxide solution</w:t>
            </w:r>
          </w:p>
        </w:tc>
        <w:tc>
          <w:tcPr>
            <w:tcW w:w="2283" w:type="dxa"/>
          </w:tcPr>
          <w:p w14:paraId="5AB395E3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Sigma-Aldrich 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br/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(#7722-84-1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13ADA" w:rsidRPr="00B1737D" w14:paraId="07FCDDF9" w14:textId="77777777" w:rsidTr="00A42383">
        <w:trPr>
          <w:trHeight w:val="914"/>
        </w:trPr>
        <w:tc>
          <w:tcPr>
            <w:tcW w:w="2391" w:type="dxa"/>
          </w:tcPr>
          <w:p w14:paraId="67985F0F" w14:textId="77777777" w:rsidR="00913ADA" w:rsidRPr="00B1737D" w:rsidRDefault="00913ADA" w:rsidP="00B1737D">
            <w:pPr>
              <w:shd w:val="clear" w:color="auto" w:fill="FFFFFF"/>
              <w:spacing w:after="150" w:line="480" w:lineRule="auto"/>
              <w:ind w:right="424"/>
              <w:jc w:val="both"/>
              <w:outlineLvl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Q5® High-Fidelity DNA Polymerase</w:t>
            </w:r>
          </w:p>
        </w:tc>
        <w:tc>
          <w:tcPr>
            <w:tcW w:w="2573" w:type="dxa"/>
          </w:tcPr>
          <w:p w14:paraId="5B839E16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New England Biolabs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M0491S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63549173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DCFDA</w:t>
            </w:r>
          </w:p>
        </w:tc>
        <w:tc>
          <w:tcPr>
            <w:tcW w:w="2283" w:type="dxa"/>
          </w:tcPr>
          <w:p w14:paraId="3E5CD25A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igma-Aldrich</w:t>
            </w:r>
          </w:p>
          <w:p w14:paraId="09FE9DEA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D6883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13ADA" w:rsidRPr="00B1737D" w14:paraId="31B906D7" w14:textId="77777777" w:rsidTr="00A42383">
        <w:trPr>
          <w:trHeight w:val="286"/>
        </w:trPr>
        <w:tc>
          <w:tcPr>
            <w:tcW w:w="2391" w:type="dxa"/>
          </w:tcPr>
          <w:p w14:paraId="0ADC4345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izol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reagent</w:t>
            </w:r>
          </w:p>
          <w:p w14:paraId="3F0D6F2E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73" w:type="dxa"/>
          </w:tcPr>
          <w:p w14:paraId="016F0BA3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igma-Aldrich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T9424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1C1E0A1D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Bromopyruvic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acid </w:t>
            </w:r>
          </w:p>
        </w:tc>
        <w:tc>
          <w:tcPr>
            <w:tcW w:w="2283" w:type="dxa"/>
          </w:tcPr>
          <w:p w14:paraId="4776C038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igma-Aldrich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1113-59-3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13ADA" w:rsidRPr="00B1737D" w14:paraId="20AF65F9" w14:textId="77777777" w:rsidTr="00A42383">
        <w:trPr>
          <w:trHeight w:val="286"/>
        </w:trPr>
        <w:tc>
          <w:tcPr>
            <w:tcW w:w="2391" w:type="dxa"/>
          </w:tcPr>
          <w:p w14:paraId="224823D9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ycerol</w:t>
            </w:r>
          </w:p>
        </w:tc>
        <w:tc>
          <w:tcPr>
            <w:tcW w:w="2573" w:type="dxa"/>
          </w:tcPr>
          <w:p w14:paraId="44940915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igma-Aldrich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9012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7E2D4EE1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Polydatin [Reservatrol-3-β-mono-D-glucoside]</w:t>
            </w:r>
          </w:p>
        </w:tc>
        <w:tc>
          <w:tcPr>
            <w:tcW w:w="2283" w:type="dxa"/>
          </w:tcPr>
          <w:p w14:paraId="2B380F4A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igma-Aldrich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65914-17-2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13ADA" w:rsidRPr="00B1737D" w14:paraId="62126DBA" w14:textId="77777777" w:rsidTr="00A42383">
        <w:trPr>
          <w:trHeight w:val="286"/>
        </w:trPr>
        <w:tc>
          <w:tcPr>
            <w:tcW w:w="2391" w:type="dxa"/>
          </w:tcPr>
          <w:p w14:paraId="03E7BE01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HEPES</w:t>
            </w:r>
          </w:p>
          <w:p w14:paraId="6C70D6D8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73" w:type="dxa"/>
          </w:tcPr>
          <w:p w14:paraId="3FEF1C4C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gma-Aldrich (</w:t>
            </w:r>
            <w:r w:rsidRPr="00B1737D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#</w:t>
            </w:r>
            <w:hyperlink r:id="rId13" w:history="1">
              <w:r w:rsidRPr="00B1737D">
                <w:rPr>
                  <w:rFonts w:ascii="Times New Roman" w:hAnsi="Times New Roman" w:cs="Times New Roman"/>
                  <w:i/>
                  <w:color w:val="000000"/>
                  <w:sz w:val="24"/>
                  <w:szCs w:val="24"/>
                </w:rPr>
                <w:t>7365-45-9</w:t>
              </w:r>
            </w:hyperlink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531D64F4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PVDF membrane</w:t>
            </w:r>
          </w:p>
        </w:tc>
        <w:tc>
          <w:tcPr>
            <w:tcW w:w="2283" w:type="dxa"/>
          </w:tcPr>
          <w:p w14:paraId="29B6BA36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Amersham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GE10600023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13ADA" w:rsidRPr="00B1737D" w14:paraId="3A011337" w14:textId="77777777" w:rsidTr="00A42383">
        <w:trPr>
          <w:trHeight w:val="286"/>
        </w:trPr>
        <w:tc>
          <w:tcPr>
            <w:tcW w:w="2391" w:type="dxa"/>
          </w:tcPr>
          <w:p w14:paraId="780856AD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Free Glycerol Reagent </w:t>
            </w:r>
          </w:p>
        </w:tc>
        <w:tc>
          <w:tcPr>
            <w:tcW w:w="2573" w:type="dxa"/>
          </w:tcPr>
          <w:p w14:paraId="72F23071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Sigma-Aldrich </w:t>
            </w:r>
            <w:r w:rsidRPr="00B1737D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(# MAK117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50395A28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Immobilon Forte Western Substrate</w:t>
            </w:r>
          </w:p>
        </w:tc>
        <w:tc>
          <w:tcPr>
            <w:tcW w:w="2283" w:type="dxa"/>
          </w:tcPr>
          <w:p w14:paraId="43449B28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erck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WBLUF0100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13ADA" w:rsidRPr="00B1737D" w14:paraId="3774DE1F" w14:textId="77777777" w:rsidTr="00A42383">
        <w:trPr>
          <w:trHeight w:val="286"/>
        </w:trPr>
        <w:tc>
          <w:tcPr>
            <w:tcW w:w="2391" w:type="dxa"/>
          </w:tcPr>
          <w:p w14:paraId="564AFBF9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Glucose uptake kit</w:t>
            </w:r>
          </w:p>
        </w:tc>
        <w:tc>
          <w:tcPr>
            <w:tcW w:w="2573" w:type="dxa"/>
          </w:tcPr>
          <w:p w14:paraId="15B154E1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Eton Bioscience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SKU- 1200032002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4F11F1E9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Anti-phospho-p38 antibody</w:t>
            </w:r>
          </w:p>
        </w:tc>
        <w:tc>
          <w:tcPr>
            <w:tcW w:w="2283" w:type="dxa"/>
          </w:tcPr>
          <w:p w14:paraId="7E7A5DFE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Cell Signaling Technology 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9211</w:t>
            </w:r>
          </w:p>
        </w:tc>
      </w:tr>
      <w:tr w:rsidR="00913ADA" w:rsidRPr="00B1737D" w14:paraId="5E92CE63" w14:textId="77777777" w:rsidTr="00A42383">
        <w:trPr>
          <w:trHeight w:val="286"/>
        </w:trPr>
        <w:tc>
          <w:tcPr>
            <w:tcW w:w="2391" w:type="dxa"/>
          </w:tcPr>
          <w:p w14:paraId="197A270D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Lactate measurement kit</w:t>
            </w:r>
          </w:p>
        </w:tc>
        <w:tc>
          <w:tcPr>
            <w:tcW w:w="2573" w:type="dxa"/>
          </w:tcPr>
          <w:p w14:paraId="7E38E4C0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Eton Bioscience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SKU- 1200012002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67ACA171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Anti-hexokinase 2 antibody</w:t>
            </w:r>
          </w:p>
        </w:tc>
        <w:tc>
          <w:tcPr>
            <w:tcW w:w="2283" w:type="dxa"/>
          </w:tcPr>
          <w:p w14:paraId="64BA6A74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Rockland antibodies and assays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200-4359S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13ADA" w:rsidRPr="00B1737D" w14:paraId="79CF6708" w14:textId="77777777" w:rsidTr="00A42383">
        <w:trPr>
          <w:trHeight w:val="286"/>
        </w:trPr>
        <w:tc>
          <w:tcPr>
            <w:tcW w:w="2391" w:type="dxa"/>
          </w:tcPr>
          <w:p w14:paraId="41049B89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ATP Colorimetric/Fluorometric Kit</w:t>
            </w:r>
          </w:p>
        </w:tc>
        <w:tc>
          <w:tcPr>
            <w:tcW w:w="2573" w:type="dxa"/>
          </w:tcPr>
          <w:p w14:paraId="68CF9C00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io vision 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(#K354-100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7FA0A5E8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Anti- glucose-6-phosphate dehydrogenase </w:t>
            </w:r>
          </w:p>
        </w:tc>
        <w:tc>
          <w:tcPr>
            <w:tcW w:w="2283" w:type="dxa"/>
          </w:tcPr>
          <w:p w14:paraId="5109A36D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igma-Aldrich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A9521-1VL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13ADA" w:rsidRPr="00B1737D" w14:paraId="4B82C259" w14:textId="77777777" w:rsidTr="00A42383">
        <w:trPr>
          <w:trHeight w:val="286"/>
        </w:trPr>
        <w:tc>
          <w:tcPr>
            <w:tcW w:w="2391" w:type="dxa"/>
          </w:tcPr>
          <w:p w14:paraId="24B0A754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Amplite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Colorimetric NADPH Assay Kit</w:t>
            </w:r>
          </w:p>
        </w:tc>
        <w:tc>
          <w:tcPr>
            <w:tcW w:w="2573" w:type="dxa"/>
          </w:tcPr>
          <w:p w14:paraId="280FFA17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AAT </w:t>
            </w: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Bioquest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15272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07F9FD28" w14:textId="77777777" w:rsidR="00913ADA" w:rsidRPr="00B1737D" w:rsidRDefault="00BF5DA9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Anti-</w:t>
            </w:r>
            <w:r w:rsidR="00913ADA" w:rsidRPr="00B1737D">
              <w:rPr>
                <w:rFonts w:ascii="Times New Roman" w:hAnsi="Times New Roman" w:cs="Times New Roman"/>
                <w:sz w:val="24"/>
                <w:szCs w:val="24"/>
              </w:rPr>
              <w:t>β-actin antibody</w:t>
            </w:r>
          </w:p>
        </w:tc>
        <w:tc>
          <w:tcPr>
            <w:tcW w:w="2283" w:type="dxa"/>
          </w:tcPr>
          <w:p w14:paraId="1C718EDF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Genetex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GTX109639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913ADA" w:rsidRPr="00B1737D" w14:paraId="5A520659" w14:textId="77777777" w:rsidTr="00A42383">
        <w:trPr>
          <w:trHeight w:val="286"/>
        </w:trPr>
        <w:tc>
          <w:tcPr>
            <w:tcW w:w="2391" w:type="dxa"/>
          </w:tcPr>
          <w:p w14:paraId="7266B927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PMSF</w:t>
            </w:r>
          </w:p>
        </w:tc>
        <w:tc>
          <w:tcPr>
            <w:tcW w:w="2573" w:type="dxa"/>
          </w:tcPr>
          <w:p w14:paraId="69DA11CA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Thermo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Scientific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36978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288" w:type="dxa"/>
          </w:tcPr>
          <w:p w14:paraId="6DE95FB3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Anti-rabbit HRP secondary antibody</w:t>
            </w:r>
          </w:p>
        </w:tc>
        <w:tc>
          <w:tcPr>
            <w:tcW w:w="2283" w:type="dxa"/>
          </w:tcPr>
          <w:p w14:paraId="2D0956C1" w14:textId="77777777" w:rsidR="00913ADA" w:rsidRPr="00B1737D" w:rsidRDefault="00913AD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CST (</w:t>
            </w: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#7074</w:t>
            </w: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17CA752D" w14:textId="77777777" w:rsidR="00913ADA" w:rsidRPr="00B1737D" w:rsidRDefault="00913ADA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CFE07F4" w14:textId="77777777" w:rsidR="00EB03E3" w:rsidRPr="00B1737D" w:rsidRDefault="00EB03E3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98548D" w:rsidRPr="00B1737D">
        <w:rPr>
          <w:rFonts w:ascii="Times New Roman" w:hAnsi="Times New Roman" w:cs="Times New Roman"/>
          <w:b/>
          <w:sz w:val="24"/>
          <w:szCs w:val="24"/>
        </w:rPr>
        <w:t>S</w:t>
      </w:r>
      <w:r w:rsidR="00913ADA" w:rsidRPr="00B1737D">
        <w:rPr>
          <w:rFonts w:ascii="Times New Roman" w:hAnsi="Times New Roman" w:cs="Times New Roman"/>
          <w:b/>
          <w:sz w:val="24"/>
          <w:szCs w:val="24"/>
        </w:rPr>
        <w:t>2</w:t>
      </w:r>
      <w:r w:rsidRPr="00B1737D">
        <w:rPr>
          <w:rFonts w:ascii="Times New Roman" w:hAnsi="Times New Roman" w:cs="Times New Roman"/>
          <w:b/>
          <w:sz w:val="24"/>
          <w:szCs w:val="24"/>
        </w:rPr>
        <w:t>: Detailed list of various clinical isolates procured and used in the study</w:t>
      </w:r>
    </w:p>
    <w:tbl>
      <w:tblPr>
        <w:tblW w:w="930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805"/>
        <w:gridCol w:w="1260"/>
        <w:gridCol w:w="990"/>
        <w:gridCol w:w="810"/>
        <w:gridCol w:w="1260"/>
        <w:gridCol w:w="1170"/>
        <w:gridCol w:w="752"/>
        <w:gridCol w:w="1319"/>
        <w:gridCol w:w="943"/>
      </w:tblGrid>
      <w:tr w:rsidR="00EB03E3" w:rsidRPr="00B1737D" w14:paraId="621C4790" w14:textId="77777777" w:rsidTr="00DF1A99">
        <w:trPr>
          <w:trHeight w:val="666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83F5D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. No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7BA0B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train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D12AE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ource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67B00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. No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D869F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train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65DA6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ource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78BD8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. No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0BCB4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train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282E1C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ource</w:t>
            </w:r>
          </w:p>
        </w:tc>
      </w:tr>
      <w:tr w:rsidR="00EB03E3" w:rsidRPr="00B1737D" w14:paraId="47957462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F248F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E5E38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5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577E7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9CCC1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4E753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056/Ck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9F4416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7E1EFA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7741B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037/Cg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222FE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67590F8C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9EB2F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45502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637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20C38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BF915C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C6A04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8/Ck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FED9C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F5339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C8ACD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057/Cg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9CEDB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00CEF7EB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B66E4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B1CD1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012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16051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CED28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6F1FD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4/Ck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26628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49F084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40D2B7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203/Cg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4A2DE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741BB040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09AA6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DB9F9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022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87401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3B2595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1963A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42/Ck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510AE5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FE4EE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25A5F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83/Cg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5D01D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01E92837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4574D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4A15EF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20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C4D5F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50387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933D1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253/Ck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9B91F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3B9F2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56512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626/Cg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73E37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18BE6CCF" w14:textId="77777777" w:rsidTr="00DF1A99">
        <w:trPr>
          <w:trHeight w:val="447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B8885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54557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21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5EB1F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DED38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65F11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280/Ck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DE82F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5299B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DEE6F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283/Cg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4FF03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40411DF9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C6105F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12F64A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48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234EE7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3AC89D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30012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425/Ck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A9E48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1B1E0D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00AABD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98/Cg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6EF88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503F094F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27A58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8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05541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99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7753A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4D176C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C677D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417/Ck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F0AB9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F32E4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D420CCA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49/Cg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F17C6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461AE87A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54FFE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E92EF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16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BB4D2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8B134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6F636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745/Ck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466E9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0D8BD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5B9BF8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717/Cp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1F52F0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0CDDE401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155799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269DE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06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85618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Sputum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FBE02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D3C72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586/Ck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8D2FC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16E35F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1819D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463/Cp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A35AC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1F788F0C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80A2D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CF355C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60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2EF7C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AE38AF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58110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2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933DB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B4A54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36377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551/Cp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DF9B3E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</w:tr>
      <w:tr w:rsidR="00EB03E3" w:rsidRPr="00B1737D" w14:paraId="3DE9B334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F14944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38853B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78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001302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A0643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315FFA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038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3BFD6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174E40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5CE6AA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0/Cp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09E6D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</w:tr>
      <w:tr w:rsidR="00EB03E3" w:rsidRPr="00B1737D" w14:paraId="5B25CD0A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8C975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9719C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752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C4EF7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22771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73FEB0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69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272EA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35735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97A78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42/Cp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03B43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38C64963" w14:textId="77777777" w:rsidTr="00DF1A99">
        <w:trPr>
          <w:trHeight w:val="471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437ECC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083303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57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DE528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0FD72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1BD287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00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C6336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AEA58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11CF5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742/Cp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4D050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6BF42303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FA3A2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94AB5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63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7D76D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945720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34081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M194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26AE1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Sputum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F0DB5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1B09D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36/Cp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05585A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30FA382B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F02CC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BF23B0A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264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CFAE5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5F68C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42ED0A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67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8C573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FA0CB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AC632A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68/Cp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92F62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53181CF3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49A91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E84DD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65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FF085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EF1C1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1654B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BC8B3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362A5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03A95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529/Cp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983747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</w:tr>
      <w:tr w:rsidR="00EB03E3" w:rsidRPr="00B1737D" w14:paraId="3B37C347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F1B6BB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9FF683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66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4D52E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71603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85466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66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2EB5D4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Sputum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A67121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2CC76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478/Cp 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EAA13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</w:tr>
      <w:tr w:rsidR="00EB03E3" w:rsidRPr="00B1737D" w14:paraId="53BE3AC7" w14:textId="77777777" w:rsidTr="00DF1A99">
        <w:trPr>
          <w:trHeight w:val="326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4B3DC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8DE3F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77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6F716A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5EE4E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180FD6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295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C86908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162FCF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8F172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276/Cp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577E5F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</w:tr>
      <w:tr w:rsidR="00EB03E3" w:rsidRPr="00B1737D" w14:paraId="7A72FC57" w14:textId="77777777" w:rsidTr="00DF1A99">
        <w:trPr>
          <w:trHeight w:val="326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E1BC6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05D2F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426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87C6C1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4B4D9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ECDCF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5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E5EFA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26F60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B8BAF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1068/Cp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EE9627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</w:tr>
      <w:tr w:rsidR="00EB03E3" w:rsidRPr="00B1737D" w14:paraId="284E1E87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478DA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C11A61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75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1EA91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F488E5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88D2E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46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50EDB9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60A8E7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E07381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90/Cr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FF257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078F4115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F5ED0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92B9B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241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7EADC8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1BBC8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1B6BF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26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08D68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C1B4BB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35892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196/Cr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6DC2BF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629FBA5A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C0656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FEB85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031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F1F97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3FBC51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C3BC3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6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17ABA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320BEE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491F6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666/Ct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45963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218ED521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BD05C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92AF02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403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05096C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B5FD5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C5767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83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05E3DA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6FC64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D1725E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729/Ct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15F61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</w:tr>
      <w:tr w:rsidR="00EB03E3" w:rsidRPr="00B1737D" w14:paraId="42D747EE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F9327B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B681B7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783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3F322E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18F2DB1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CD8D29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9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14BFC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0E211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1193DF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144/Cg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06BCE5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pus </w:t>
            </w:r>
          </w:p>
        </w:tc>
      </w:tr>
      <w:tr w:rsidR="00EB03E3" w:rsidRPr="00B1737D" w14:paraId="387E0B3B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7EF400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077B47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615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B5413D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8A500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2C575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738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1E51D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23633F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4737D0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328/Cl</w:t>
            </w: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D90D66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pus </w:t>
            </w:r>
          </w:p>
        </w:tc>
      </w:tr>
      <w:tr w:rsidR="00EB03E3" w:rsidRPr="00B1737D" w14:paraId="324FC220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8199C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F5E5E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457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8818AA3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B0602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64FF2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195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E9D25E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C2F0B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9A984A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7D144F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B03E3" w:rsidRPr="00B1737D" w14:paraId="30F8AE40" w14:textId="77777777" w:rsidTr="00DF1A99">
        <w:trPr>
          <w:trHeight w:val="459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8D70BFC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F38B87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462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3C90BD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895C35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A323EA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54/Ca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A5868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pus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25A2B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4DFDB2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E792D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B03E3" w:rsidRPr="00B1737D" w14:paraId="18C7B903" w14:textId="77777777" w:rsidTr="00DF1A99">
        <w:trPr>
          <w:trHeight w:val="447"/>
        </w:trPr>
        <w:tc>
          <w:tcPr>
            <w:tcW w:w="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F41A1EB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3ED97F4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903/Ck </w:t>
            </w:r>
          </w:p>
        </w:tc>
        <w:tc>
          <w:tcPr>
            <w:tcW w:w="99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EB2E79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Blood 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62D910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C2DED18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M349/Cg 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8ED609F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Urine </w:t>
            </w:r>
          </w:p>
        </w:tc>
        <w:tc>
          <w:tcPr>
            <w:tcW w:w="7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A0A8BA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75AFCE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0E62936" w14:textId="77777777" w:rsidR="00EB03E3" w:rsidRPr="00B1737D" w:rsidRDefault="00EB03E3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41116B01" w14:textId="77777777" w:rsidR="00EB03E3" w:rsidRPr="00B1737D" w:rsidRDefault="00EB03E3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442CC35" w14:textId="77777777" w:rsidR="00EB03E3" w:rsidRPr="00B1737D" w:rsidRDefault="00EB03E3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98548D" w:rsidRPr="00B1737D">
        <w:rPr>
          <w:rFonts w:ascii="Times New Roman" w:hAnsi="Times New Roman" w:cs="Times New Roman"/>
          <w:b/>
          <w:sz w:val="24"/>
          <w:szCs w:val="24"/>
        </w:rPr>
        <w:t>S</w:t>
      </w:r>
      <w:r w:rsidR="00913ADA" w:rsidRPr="00B1737D">
        <w:rPr>
          <w:rFonts w:ascii="Times New Roman" w:hAnsi="Times New Roman" w:cs="Times New Roman"/>
          <w:b/>
          <w:sz w:val="24"/>
          <w:szCs w:val="24"/>
        </w:rPr>
        <w:t>3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: Interpretive guidelines for in-vitro susceptibility testing of </w:t>
      </w:r>
      <w:r w:rsidR="008A48AA" w:rsidRPr="00B1737D">
        <w:rPr>
          <w:rFonts w:ascii="Times New Roman" w:hAnsi="Times New Roman" w:cs="Times New Roman"/>
          <w:b/>
          <w:i/>
          <w:sz w:val="24"/>
          <w:szCs w:val="24"/>
        </w:rPr>
        <w:t xml:space="preserve">C. albicans </w:t>
      </w:r>
      <w:r w:rsidR="008A48AA" w:rsidRPr="00B1737D">
        <w:rPr>
          <w:rFonts w:ascii="Times New Roman" w:hAnsi="Times New Roman" w:cs="Times New Roman"/>
          <w:b/>
          <w:sz w:val="24"/>
          <w:szCs w:val="24"/>
        </w:rPr>
        <w:t xml:space="preserve">and </w:t>
      </w:r>
      <w:r w:rsidR="008A48AA" w:rsidRPr="00B1737D">
        <w:rPr>
          <w:rFonts w:ascii="Times New Roman" w:hAnsi="Times New Roman" w:cs="Times New Roman"/>
          <w:b/>
          <w:i/>
          <w:sz w:val="24"/>
          <w:szCs w:val="24"/>
        </w:rPr>
        <w:t xml:space="preserve">C. glabrata </w:t>
      </w:r>
      <w:r w:rsidR="008A48AA" w:rsidRPr="00B1737D">
        <w:rPr>
          <w:rFonts w:ascii="Times New Roman" w:hAnsi="Times New Roman" w:cs="Times New Roman"/>
          <w:b/>
          <w:sz w:val="24"/>
          <w:szCs w:val="24"/>
        </w:rPr>
        <w:t>against different antifungal drugs used in the stud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EB03E3" w:rsidRPr="00B1737D" w14:paraId="614F0802" w14:textId="77777777" w:rsidTr="00DF1A99">
        <w:tc>
          <w:tcPr>
            <w:tcW w:w="1870" w:type="dxa"/>
            <w:vMerge w:val="restart"/>
          </w:tcPr>
          <w:p w14:paraId="21A0F050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Antifungal agent</w:t>
            </w:r>
          </w:p>
        </w:tc>
        <w:tc>
          <w:tcPr>
            <w:tcW w:w="1870" w:type="dxa"/>
            <w:vMerge w:val="restart"/>
          </w:tcPr>
          <w:p w14:paraId="362FE57C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pecies</w:t>
            </w:r>
          </w:p>
        </w:tc>
        <w:tc>
          <w:tcPr>
            <w:tcW w:w="5610" w:type="dxa"/>
            <w:gridSpan w:val="3"/>
          </w:tcPr>
          <w:p w14:paraId="66839744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IC range (</w:t>
            </w: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μg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/ml)</w:t>
            </w:r>
          </w:p>
        </w:tc>
      </w:tr>
      <w:tr w:rsidR="00EB03E3" w:rsidRPr="00B1737D" w14:paraId="7588C0DF" w14:textId="77777777" w:rsidTr="00DF1A99">
        <w:tc>
          <w:tcPr>
            <w:tcW w:w="1870" w:type="dxa"/>
            <w:vMerge/>
          </w:tcPr>
          <w:p w14:paraId="2FF31BAE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70" w:type="dxa"/>
            <w:vMerge/>
          </w:tcPr>
          <w:p w14:paraId="1C79ABB8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70" w:type="dxa"/>
          </w:tcPr>
          <w:p w14:paraId="02BD6C97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1870" w:type="dxa"/>
          </w:tcPr>
          <w:p w14:paraId="37FB9FEB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I</w:t>
            </w:r>
          </w:p>
        </w:tc>
        <w:tc>
          <w:tcPr>
            <w:tcW w:w="1870" w:type="dxa"/>
          </w:tcPr>
          <w:p w14:paraId="4B32C3A7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</w:tr>
      <w:tr w:rsidR="00EB03E3" w:rsidRPr="00B1737D" w14:paraId="49933E9E" w14:textId="77777777" w:rsidTr="00DF1A99">
        <w:tc>
          <w:tcPr>
            <w:tcW w:w="1870" w:type="dxa"/>
            <w:vMerge w:val="restart"/>
          </w:tcPr>
          <w:p w14:paraId="1A5C17BC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Fluconazole</w:t>
            </w:r>
          </w:p>
        </w:tc>
        <w:tc>
          <w:tcPr>
            <w:tcW w:w="1870" w:type="dxa"/>
          </w:tcPr>
          <w:p w14:paraId="5A07505A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C. albicans</w:t>
            </w:r>
          </w:p>
        </w:tc>
        <w:tc>
          <w:tcPr>
            <w:tcW w:w="1870" w:type="dxa"/>
          </w:tcPr>
          <w:p w14:paraId="65A26A5B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≤2</w:t>
            </w:r>
          </w:p>
        </w:tc>
        <w:tc>
          <w:tcPr>
            <w:tcW w:w="1870" w:type="dxa"/>
          </w:tcPr>
          <w:p w14:paraId="22D700D9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870" w:type="dxa"/>
          </w:tcPr>
          <w:p w14:paraId="2D484BDE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≥8</w:t>
            </w:r>
          </w:p>
        </w:tc>
      </w:tr>
      <w:tr w:rsidR="00EB03E3" w:rsidRPr="00B1737D" w14:paraId="2FB890E5" w14:textId="77777777" w:rsidTr="00DF1A99">
        <w:tc>
          <w:tcPr>
            <w:tcW w:w="1870" w:type="dxa"/>
            <w:vMerge/>
          </w:tcPr>
          <w:p w14:paraId="30D60B5E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70" w:type="dxa"/>
          </w:tcPr>
          <w:p w14:paraId="1E7ED211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C. glabrata</w:t>
            </w:r>
          </w:p>
        </w:tc>
        <w:tc>
          <w:tcPr>
            <w:tcW w:w="1870" w:type="dxa"/>
          </w:tcPr>
          <w:p w14:paraId="024DA382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870" w:type="dxa"/>
          </w:tcPr>
          <w:p w14:paraId="778650B8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≤32</w:t>
            </w:r>
          </w:p>
        </w:tc>
        <w:tc>
          <w:tcPr>
            <w:tcW w:w="1870" w:type="dxa"/>
          </w:tcPr>
          <w:p w14:paraId="76D3A046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≥64</w:t>
            </w:r>
          </w:p>
        </w:tc>
      </w:tr>
      <w:tr w:rsidR="00EB03E3" w:rsidRPr="00B1737D" w14:paraId="5EB6B5B7" w14:textId="77777777" w:rsidTr="00DF1A99">
        <w:tc>
          <w:tcPr>
            <w:tcW w:w="1870" w:type="dxa"/>
            <w:vMerge w:val="restart"/>
          </w:tcPr>
          <w:p w14:paraId="569B7795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Caspofungin</w:t>
            </w:r>
            <w:proofErr w:type="spellEnd"/>
          </w:p>
        </w:tc>
        <w:tc>
          <w:tcPr>
            <w:tcW w:w="1870" w:type="dxa"/>
          </w:tcPr>
          <w:p w14:paraId="25477987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C. albicans</w:t>
            </w:r>
          </w:p>
        </w:tc>
        <w:tc>
          <w:tcPr>
            <w:tcW w:w="1870" w:type="dxa"/>
          </w:tcPr>
          <w:p w14:paraId="420E072F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≤0.25</w:t>
            </w:r>
          </w:p>
        </w:tc>
        <w:tc>
          <w:tcPr>
            <w:tcW w:w="1870" w:type="dxa"/>
          </w:tcPr>
          <w:p w14:paraId="2F36796E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870" w:type="dxa"/>
          </w:tcPr>
          <w:p w14:paraId="57DD4541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≥1</w:t>
            </w:r>
          </w:p>
        </w:tc>
      </w:tr>
      <w:tr w:rsidR="00EB03E3" w:rsidRPr="00B1737D" w14:paraId="622496E9" w14:textId="77777777" w:rsidTr="00DF1A99">
        <w:tc>
          <w:tcPr>
            <w:tcW w:w="1870" w:type="dxa"/>
            <w:vMerge/>
          </w:tcPr>
          <w:p w14:paraId="226604ED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70" w:type="dxa"/>
          </w:tcPr>
          <w:p w14:paraId="3ED7AA9A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C. glabrata</w:t>
            </w:r>
          </w:p>
        </w:tc>
        <w:tc>
          <w:tcPr>
            <w:tcW w:w="1870" w:type="dxa"/>
          </w:tcPr>
          <w:p w14:paraId="72B899C1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≤0.12</w:t>
            </w:r>
          </w:p>
        </w:tc>
        <w:tc>
          <w:tcPr>
            <w:tcW w:w="1870" w:type="dxa"/>
          </w:tcPr>
          <w:p w14:paraId="2EEF69B7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0.25</w:t>
            </w:r>
          </w:p>
        </w:tc>
        <w:tc>
          <w:tcPr>
            <w:tcW w:w="1870" w:type="dxa"/>
          </w:tcPr>
          <w:p w14:paraId="31B75AD6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≥0.5</w:t>
            </w:r>
          </w:p>
        </w:tc>
      </w:tr>
      <w:tr w:rsidR="0067392A" w:rsidRPr="00B1737D" w14:paraId="51A1AE0D" w14:textId="77777777" w:rsidTr="00DF1A99">
        <w:tc>
          <w:tcPr>
            <w:tcW w:w="1870" w:type="dxa"/>
            <w:vMerge w:val="restart"/>
          </w:tcPr>
          <w:p w14:paraId="30BE5A50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Amphotericin B</w:t>
            </w:r>
          </w:p>
        </w:tc>
        <w:tc>
          <w:tcPr>
            <w:tcW w:w="1870" w:type="dxa"/>
          </w:tcPr>
          <w:p w14:paraId="119B7799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C. albicans</w:t>
            </w:r>
          </w:p>
        </w:tc>
        <w:tc>
          <w:tcPr>
            <w:tcW w:w="1870" w:type="dxa"/>
          </w:tcPr>
          <w:p w14:paraId="1447D578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≤1</w:t>
            </w:r>
          </w:p>
        </w:tc>
        <w:tc>
          <w:tcPr>
            <w:tcW w:w="1870" w:type="dxa"/>
          </w:tcPr>
          <w:p w14:paraId="22D50881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-4</w:t>
            </w:r>
          </w:p>
        </w:tc>
        <w:tc>
          <w:tcPr>
            <w:tcW w:w="1870" w:type="dxa"/>
          </w:tcPr>
          <w:p w14:paraId="61B40145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≥4</w:t>
            </w:r>
          </w:p>
        </w:tc>
      </w:tr>
      <w:tr w:rsidR="0067392A" w:rsidRPr="00B1737D" w14:paraId="43347D2B" w14:textId="77777777" w:rsidTr="00DF1A99">
        <w:tc>
          <w:tcPr>
            <w:tcW w:w="1870" w:type="dxa"/>
            <w:vMerge/>
          </w:tcPr>
          <w:p w14:paraId="429EF779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70" w:type="dxa"/>
          </w:tcPr>
          <w:p w14:paraId="6788B31F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C. glabrata</w:t>
            </w:r>
          </w:p>
        </w:tc>
        <w:tc>
          <w:tcPr>
            <w:tcW w:w="1870" w:type="dxa"/>
          </w:tcPr>
          <w:p w14:paraId="024CA81F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≤1</w:t>
            </w:r>
          </w:p>
        </w:tc>
        <w:tc>
          <w:tcPr>
            <w:tcW w:w="1870" w:type="dxa"/>
          </w:tcPr>
          <w:p w14:paraId="51DA6A67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-4</w:t>
            </w:r>
          </w:p>
        </w:tc>
        <w:tc>
          <w:tcPr>
            <w:tcW w:w="1870" w:type="dxa"/>
          </w:tcPr>
          <w:p w14:paraId="4330D3A7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≥4</w:t>
            </w:r>
          </w:p>
        </w:tc>
      </w:tr>
      <w:tr w:rsidR="0067392A" w:rsidRPr="00B1737D" w14:paraId="0F684EA1" w14:textId="77777777" w:rsidTr="00DF1A99">
        <w:tc>
          <w:tcPr>
            <w:tcW w:w="1870" w:type="dxa"/>
            <w:vMerge w:val="restart"/>
          </w:tcPr>
          <w:p w14:paraId="4FB2A9BF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Ketoconazole</w:t>
            </w:r>
          </w:p>
        </w:tc>
        <w:tc>
          <w:tcPr>
            <w:tcW w:w="1870" w:type="dxa"/>
          </w:tcPr>
          <w:p w14:paraId="1426D709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C. albicans</w:t>
            </w:r>
          </w:p>
        </w:tc>
        <w:tc>
          <w:tcPr>
            <w:tcW w:w="1870" w:type="dxa"/>
          </w:tcPr>
          <w:p w14:paraId="31143529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≤0.0625</w:t>
            </w:r>
          </w:p>
        </w:tc>
        <w:tc>
          <w:tcPr>
            <w:tcW w:w="1870" w:type="dxa"/>
          </w:tcPr>
          <w:p w14:paraId="6F4824E8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0.0125-0.5</w:t>
            </w:r>
          </w:p>
        </w:tc>
        <w:tc>
          <w:tcPr>
            <w:tcW w:w="1870" w:type="dxa"/>
          </w:tcPr>
          <w:p w14:paraId="3DBCCF45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≥1</w:t>
            </w:r>
          </w:p>
        </w:tc>
      </w:tr>
      <w:tr w:rsidR="0067392A" w:rsidRPr="00B1737D" w14:paraId="3AB41E09" w14:textId="77777777" w:rsidTr="00DF1A99">
        <w:tc>
          <w:tcPr>
            <w:tcW w:w="1870" w:type="dxa"/>
            <w:vMerge/>
          </w:tcPr>
          <w:p w14:paraId="2F9D31AF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70" w:type="dxa"/>
          </w:tcPr>
          <w:p w14:paraId="3C87CD15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C. glabrata</w:t>
            </w:r>
          </w:p>
        </w:tc>
        <w:tc>
          <w:tcPr>
            <w:tcW w:w="1870" w:type="dxa"/>
          </w:tcPr>
          <w:p w14:paraId="40D3758C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≤0.0625</w:t>
            </w:r>
          </w:p>
        </w:tc>
        <w:tc>
          <w:tcPr>
            <w:tcW w:w="1870" w:type="dxa"/>
          </w:tcPr>
          <w:p w14:paraId="0B514A50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0.0125-0.5</w:t>
            </w:r>
          </w:p>
        </w:tc>
        <w:tc>
          <w:tcPr>
            <w:tcW w:w="1870" w:type="dxa"/>
          </w:tcPr>
          <w:p w14:paraId="489C995B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≥1</w:t>
            </w:r>
          </w:p>
        </w:tc>
      </w:tr>
      <w:tr w:rsidR="0067392A" w:rsidRPr="00B1737D" w14:paraId="0A2014AA" w14:textId="77777777" w:rsidTr="00DF1A99">
        <w:tc>
          <w:tcPr>
            <w:tcW w:w="1870" w:type="dxa"/>
            <w:vMerge w:val="restart"/>
          </w:tcPr>
          <w:p w14:paraId="2AF12147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iconazole</w:t>
            </w:r>
          </w:p>
        </w:tc>
        <w:tc>
          <w:tcPr>
            <w:tcW w:w="1870" w:type="dxa"/>
          </w:tcPr>
          <w:p w14:paraId="7F966ABE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C. albicans</w:t>
            </w:r>
          </w:p>
        </w:tc>
        <w:tc>
          <w:tcPr>
            <w:tcW w:w="1870" w:type="dxa"/>
          </w:tcPr>
          <w:p w14:paraId="488A05F1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≤4</w:t>
            </w:r>
          </w:p>
        </w:tc>
        <w:tc>
          <w:tcPr>
            <w:tcW w:w="1870" w:type="dxa"/>
          </w:tcPr>
          <w:p w14:paraId="7212BF65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-32</w:t>
            </w:r>
          </w:p>
        </w:tc>
        <w:tc>
          <w:tcPr>
            <w:tcW w:w="1870" w:type="dxa"/>
          </w:tcPr>
          <w:p w14:paraId="54458585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≥64</w:t>
            </w:r>
          </w:p>
        </w:tc>
      </w:tr>
      <w:tr w:rsidR="0067392A" w:rsidRPr="00B1737D" w14:paraId="5653D3C1" w14:textId="77777777" w:rsidTr="00DF1A99">
        <w:tc>
          <w:tcPr>
            <w:tcW w:w="1870" w:type="dxa"/>
            <w:vMerge/>
          </w:tcPr>
          <w:p w14:paraId="0BC56CF7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70" w:type="dxa"/>
          </w:tcPr>
          <w:p w14:paraId="2FF203D7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i/>
                <w:sz w:val="24"/>
                <w:szCs w:val="24"/>
              </w:rPr>
              <w:t>C. glabrata</w:t>
            </w:r>
          </w:p>
        </w:tc>
        <w:tc>
          <w:tcPr>
            <w:tcW w:w="1870" w:type="dxa"/>
          </w:tcPr>
          <w:p w14:paraId="728A2D36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≤4</w:t>
            </w:r>
          </w:p>
        </w:tc>
        <w:tc>
          <w:tcPr>
            <w:tcW w:w="1870" w:type="dxa"/>
          </w:tcPr>
          <w:p w14:paraId="39F57637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-32</w:t>
            </w:r>
          </w:p>
        </w:tc>
        <w:tc>
          <w:tcPr>
            <w:tcW w:w="1870" w:type="dxa"/>
          </w:tcPr>
          <w:p w14:paraId="18C4F0BA" w14:textId="77777777" w:rsidR="0067392A" w:rsidRPr="00B1737D" w:rsidRDefault="0067392A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≥64</w:t>
            </w:r>
          </w:p>
        </w:tc>
      </w:tr>
    </w:tbl>
    <w:p w14:paraId="68EF7830" w14:textId="77777777" w:rsidR="0098548D" w:rsidRPr="00B1737D" w:rsidRDefault="0098548D" w:rsidP="00B1737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5E2CAEA" w14:textId="77777777" w:rsidR="00DF1A99" w:rsidRPr="00B1737D" w:rsidRDefault="00DF1A99" w:rsidP="00B1737D">
      <w:pPr>
        <w:spacing w:after="0" w:line="480" w:lineRule="auto"/>
        <w:jc w:val="both"/>
        <w:rPr>
          <w:rFonts w:ascii="Times New Roman" w:hAnsi="Times New Roman" w:cs="Times New Roman"/>
          <w:b/>
          <w:iCs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98548D" w:rsidRPr="00B1737D">
        <w:rPr>
          <w:rFonts w:ascii="Times New Roman" w:hAnsi="Times New Roman" w:cs="Times New Roman"/>
          <w:b/>
          <w:sz w:val="24"/>
          <w:szCs w:val="24"/>
        </w:rPr>
        <w:t>S</w:t>
      </w:r>
      <w:r w:rsidR="00913ADA" w:rsidRPr="00B1737D">
        <w:rPr>
          <w:rFonts w:ascii="Times New Roman" w:hAnsi="Times New Roman" w:cs="Times New Roman"/>
          <w:b/>
          <w:sz w:val="24"/>
          <w:szCs w:val="24"/>
        </w:rPr>
        <w:t>4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B1737D">
        <w:rPr>
          <w:rFonts w:ascii="Times New Roman" w:hAnsi="Times New Roman" w:cs="Times New Roman"/>
          <w:b/>
          <w:iCs/>
          <w:sz w:val="24"/>
          <w:szCs w:val="24"/>
        </w:rPr>
        <w:t>MIC</w:t>
      </w:r>
      <w:r w:rsidRPr="00B1737D">
        <w:rPr>
          <w:rFonts w:ascii="Times New Roman" w:hAnsi="Times New Roman" w:cs="Times New Roman"/>
          <w:b/>
          <w:iCs/>
          <w:sz w:val="24"/>
          <w:szCs w:val="24"/>
          <w:vertAlign w:val="subscript"/>
        </w:rPr>
        <w:t>80</w:t>
      </w:r>
      <w:r w:rsidRPr="00B1737D">
        <w:rPr>
          <w:rFonts w:ascii="Times New Roman" w:hAnsi="Times New Roman" w:cs="Times New Roman"/>
          <w:b/>
          <w:iCs/>
          <w:sz w:val="24"/>
          <w:szCs w:val="24"/>
        </w:rPr>
        <w:t xml:space="preserve"> (in </w:t>
      </w:r>
      <w:proofErr w:type="spellStart"/>
      <w:r w:rsidRPr="00B1737D">
        <w:rPr>
          <w:rFonts w:ascii="Times New Roman" w:hAnsi="Times New Roman" w:cs="Times New Roman"/>
          <w:b/>
          <w:iCs/>
          <w:sz w:val="24"/>
          <w:szCs w:val="24"/>
        </w:rPr>
        <w:t>μg</w:t>
      </w:r>
      <w:proofErr w:type="spellEnd"/>
      <w:r w:rsidRPr="00B1737D">
        <w:rPr>
          <w:rFonts w:ascii="Times New Roman" w:hAnsi="Times New Roman" w:cs="Times New Roman"/>
          <w:b/>
          <w:iCs/>
          <w:sz w:val="24"/>
          <w:szCs w:val="24"/>
        </w:rPr>
        <w:t xml:space="preserve">/ml) of different classes of antifungal drugs against clinical isolates of </w:t>
      </w:r>
      <w:r w:rsidRPr="00B1737D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C. </w:t>
      </w:r>
      <w:proofErr w:type="spellStart"/>
      <w:r w:rsidRPr="00B1737D">
        <w:rPr>
          <w:rFonts w:ascii="Times New Roman" w:hAnsi="Times New Roman" w:cs="Times New Roman"/>
          <w:b/>
          <w:i/>
          <w:iCs/>
          <w:sz w:val="24"/>
          <w:szCs w:val="24"/>
        </w:rPr>
        <w:t>parapsilosis</w:t>
      </w:r>
      <w:proofErr w:type="spellEnd"/>
      <w:r w:rsidR="00EC10AF" w:rsidRPr="00B1737D">
        <w:rPr>
          <w:rFonts w:ascii="Times New Roman" w:hAnsi="Times New Roman" w:cs="Times New Roman"/>
          <w:b/>
          <w:iCs/>
          <w:sz w:val="24"/>
          <w:szCs w:val="24"/>
        </w:rPr>
        <w:t>.</w:t>
      </w:r>
      <w:r w:rsidRPr="00B1737D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 </w:t>
      </w:r>
      <w:r w:rsidRPr="00B1737D">
        <w:rPr>
          <w:rFonts w:ascii="Times New Roman" w:hAnsi="Times New Roman" w:cs="Times New Roman"/>
          <w:b/>
          <w:iCs/>
          <w:sz w:val="24"/>
          <w:szCs w:val="24"/>
        </w:rPr>
        <w:t>(R) represents resistant isolates.</w:t>
      </w:r>
    </w:p>
    <w:p w14:paraId="288F480E" w14:textId="77777777" w:rsidR="00373D1E" w:rsidRPr="00B1737D" w:rsidRDefault="00373D1E" w:rsidP="00B1737D">
      <w:pPr>
        <w:spacing w:after="0" w:line="480" w:lineRule="auto"/>
        <w:jc w:val="both"/>
        <w:rPr>
          <w:rFonts w:ascii="Times New Roman" w:hAnsi="Times New Roman" w:cs="Times New Roman"/>
          <w:b/>
          <w:iCs/>
          <w:sz w:val="24"/>
          <w:szCs w:val="24"/>
        </w:rPr>
      </w:pPr>
    </w:p>
    <w:tbl>
      <w:tblPr>
        <w:tblW w:w="8109" w:type="dxa"/>
        <w:tblInd w:w="710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99"/>
        <w:gridCol w:w="1364"/>
        <w:gridCol w:w="1290"/>
        <w:gridCol w:w="1383"/>
        <w:gridCol w:w="1290"/>
        <w:gridCol w:w="1383"/>
      </w:tblGrid>
      <w:tr w:rsidR="00DF1A99" w:rsidRPr="00B1737D" w14:paraId="4FFD3721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CBFAC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Strain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609F3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FLC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4CA36D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KTC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A7833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MICO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62BBE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CSF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CECF8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AMB</w:t>
            </w:r>
          </w:p>
        </w:tc>
      </w:tr>
      <w:tr w:rsidR="00DF1A99" w:rsidRPr="00B1737D" w14:paraId="1D54A091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038BDD6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M276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D7943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32 (R)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5D8A7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625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795256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C8F97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625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C185A8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</w:tr>
      <w:tr w:rsidR="00DF1A99" w:rsidRPr="00B1737D" w14:paraId="24D3F1FF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A099C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M463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37CBC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592118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39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FB809C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5C73B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D0B59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3378F570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1F792A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lastRenderedPageBreak/>
              <w:t>M551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1C3359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16 (R)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ECB38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39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B1418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A2BA41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43149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714D688D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26C9FB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M478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C37AA4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E8D847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097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1EEAE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26391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46928C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6D7EACC5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1B0CD6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M742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6C4BCB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16 (R)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488793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7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29F30C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01F67E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E1336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7B683E4F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B6E90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M336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7171EF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8   (R)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D0CC18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39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D68336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189B40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ACCBC7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12055A3A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2B454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M1068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C0E645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8   (R)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F2BBDB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7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C18D43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F93170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E8475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060A4490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2632E7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M529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F9C146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16 (R)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5788FF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39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38DCE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97ED39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18853F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017677B8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F4F84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M30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AE52C2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4DAEF9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39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273D0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25C9A46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971E6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18FD971F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8DB829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M717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82DD64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181B3D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39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7DDF1D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894775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B3061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68135DD3" w14:textId="77777777" w:rsidTr="00DF1A99">
        <w:trPr>
          <w:trHeight w:val="54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9B2FE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M168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8A11E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DE9CD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39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33EBF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FEFAF2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2052B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</w:tr>
      <w:tr w:rsidR="00DF1A99" w:rsidRPr="00B1737D" w14:paraId="3ABC9D45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A034BF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M342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86BE56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40E77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7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FDCF8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0F202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8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E51FF5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</w:tr>
      <w:tr w:rsidR="00DF1A99" w:rsidRPr="00B1737D" w14:paraId="330F014D" w14:textId="77777777" w:rsidTr="00DF1A99">
        <w:trPr>
          <w:trHeight w:val="56"/>
        </w:trPr>
        <w:tc>
          <w:tcPr>
            <w:tcW w:w="139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0EA278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kern w:val="24"/>
                <w:sz w:val="24"/>
                <w:szCs w:val="24"/>
              </w:rPr>
              <w:t>WT</w:t>
            </w:r>
          </w:p>
        </w:tc>
        <w:tc>
          <w:tcPr>
            <w:tcW w:w="136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FC0AA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D30F4E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097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A2FBB5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0078</w:t>
            </w:r>
          </w:p>
        </w:tc>
        <w:tc>
          <w:tcPr>
            <w:tcW w:w="12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32399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38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5D838F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</w:tr>
    </w:tbl>
    <w:p w14:paraId="61B1B412" w14:textId="77777777" w:rsidR="00DF1A99" w:rsidRPr="00B1737D" w:rsidRDefault="00DF1A99" w:rsidP="00B1737D">
      <w:pPr>
        <w:spacing w:after="0" w:line="480" w:lineRule="auto"/>
        <w:jc w:val="both"/>
        <w:rPr>
          <w:rFonts w:ascii="Times New Roman" w:hAnsi="Times New Roman" w:cs="Times New Roman"/>
          <w:b/>
          <w:iCs/>
          <w:sz w:val="24"/>
          <w:szCs w:val="24"/>
        </w:rPr>
      </w:pPr>
    </w:p>
    <w:p w14:paraId="79561337" w14:textId="77777777" w:rsidR="00DF1A99" w:rsidRPr="00B1737D" w:rsidRDefault="00913ADA" w:rsidP="00B1737D">
      <w:pPr>
        <w:spacing w:after="0" w:line="480" w:lineRule="auto"/>
        <w:jc w:val="both"/>
        <w:rPr>
          <w:rFonts w:ascii="Times New Roman" w:hAnsi="Times New Roman" w:cs="Times New Roman"/>
          <w:b/>
          <w:i/>
          <w:iCs/>
          <w:sz w:val="24"/>
          <w:szCs w:val="24"/>
        </w:rPr>
      </w:pPr>
      <w:r w:rsidRPr="00B1737D">
        <w:rPr>
          <w:rFonts w:ascii="Times New Roman" w:hAnsi="Times New Roman" w:cs="Times New Roman"/>
          <w:b/>
          <w:iCs/>
          <w:sz w:val="24"/>
          <w:szCs w:val="24"/>
        </w:rPr>
        <w:t xml:space="preserve">Table </w:t>
      </w:r>
      <w:r w:rsidR="0098548D" w:rsidRPr="00B1737D">
        <w:rPr>
          <w:rFonts w:ascii="Times New Roman" w:hAnsi="Times New Roman" w:cs="Times New Roman"/>
          <w:b/>
          <w:iCs/>
          <w:sz w:val="24"/>
          <w:szCs w:val="24"/>
        </w:rPr>
        <w:t>S</w:t>
      </w:r>
      <w:r w:rsidRPr="00B1737D">
        <w:rPr>
          <w:rFonts w:ascii="Times New Roman" w:hAnsi="Times New Roman" w:cs="Times New Roman"/>
          <w:b/>
          <w:iCs/>
          <w:sz w:val="24"/>
          <w:szCs w:val="24"/>
        </w:rPr>
        <w:t>5</w:t>
      </w:r>
      <w:r w:rsidR="00DF1A99" w:rsidRPr="00B1737D">
        <w:rPr>
          <w:rFonts w:ascii="Times New Roman" w:hAnsi="Times New Roman" w:cs="Times New Roman"/>
          <w:b/>
          <w:iCs/>
          <w:sz w:val="24"/>
          <w:szCs w:val="24"/>
        </w:rPr>
        <w:t>: MIC</w:t>
      </w:r>
      <w:r w:rsidR="00DF1A99" w:rsidRPr="00B1737D">
        <w:rPr>
          <w:rFonts w:ascii="Times New Roman" w:hAnsi="Times New Roman" w:cs="Times New Roman"/>
          <w:b/>
          <w:iCs/>
          <w:sz w:val="24"/>
          <w:szCs w:val="24"/>
          <w:vertAlign w:val="subscript"/>
        </w:rPr>
        <w:t>80</w:t>
      </w:r>
      <w:r w:rsidR="00DF1A99" w:rsidRPr="00B1737D">
        <w:rPr>
          <w:rFonts w:ascii="Times New Roman" w:hAnsi="Times New Roman" w:cs="Times New Roman"/>
          <w:b/>
          <w:iCs/>
          <w:sz w:val="24"/>
          <w:szCs w:val="24"/>
        </w:rPr>
        <w:t xml:space="preserve"> (in </w:t>
      </w:r>
      <w:proofErr w:type="spellStart"/>
      <w:r w:rsidR="00DF1A99" w:rsidRPr="00B1737D">
        <w:rPr>
          <w:rFonts w:ascii="Times New Roman" w:hAnsi="Times New Roman" w:cs="Times New Roman"/>
          <w:b/>
          <w:iCs/>
          <w:sz w:val="24"/>
          <w:szCs w:val="24"/>
        </w:rPr>
        <w:t>μg</w:t>
      </w:r>
      <w:proofErr w:type="spellEnd"/>
      <w:r w:rsidR="00DF1A99" w:rsidRPr="00B1737D">
        <w:rPr>
          <w:rFonts w:ascii="Times New Roman" w:hAnsi="Times New Roman" w:cs="Times New Roman"/>
          <w:b/>
          <w:iCs/>
          <w:sz w:val="24"/>
          <w:szCs w:val="24"/>
        </w:rPr>
        <w:t>/ml) of different classes of antifungal drugs against clinical isolates of C.</w:t>
      </w:r>
      <w:r w:rsidR="00DF1A99" w:rsidRPr="00B1737D">
        <w:rPr>
          <w:rFonts w:ascii="Times New Roman" w:hAnsi="Times New Roman" w:cs="Times New Roman"/>
          <w:b/>
          <w:i/>
          <w:iCs/>
          <w:sz w:val="24"/>
          <w:szCs w:val="24"/>
        </w:rPr>
        <w:t xml:space="preserve"> </w:t>
      </w:r>
      <w:proofErr w:type="spellStart"/>
      <w:r w:rsidR="00DF1A99" w:rsidRPr="00B1737D">
        <w:rPr>
          <w:rFonts w:ascii="Times New Roman" w:hAnsi="Times New Roman" w:cs="Times New Roman"/>
          <w:b/>
          <w:i/>
          <w:iCs/>
          <w:sz w:val="24"/>
          <w:szCs w:val="24"/>
        </w:rPr>
        <w:t>krusei</w:t>
      </w:r>
      <w:proofErr w:type="spellEnd"/>
    </w:p>
    <w:tbl>
      <w:tblPr>
        <w:tblW w:w="8307" w:type="dxa"/>
        <w:tblInd w:w="71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16"/>
        <w:gridCol w:w="1416"/>
        <w:gridCol w:w="1289"/>
        <w:gridCol w:w="1498"/>
        <w:gridCol w:w="1272"/>
        <w:gridCol w:w="1416"/>
      </w:tblGrid>
      <w:tr w:rsidR="00DF1A99" w:rsidRPr="00B1737D" w14:paraId="369D802E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62C2EC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Strain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80B3D4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FLC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23A43B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KTC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045113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MICO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4B2FC6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CSF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189981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AMB</w:t>
            </w:r>
          </w:p>
        </w:tc>
      </w:tr>
      <w:tr w:rsidR="00DF1A99" w:rsidRPr="00B1737D" w14:paraId="4B7F17E8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34B30E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022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6A0507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F3A7A7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179977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0B3FDA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416D89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6045B2CD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5C4ED7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4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ED6F00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6C2474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63564B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966300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1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04D4B1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5F2DAB7A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CE9446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360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BF20CC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FE0A40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8017EC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C6A6BA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9B0655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540FDDC3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618497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403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CC7A53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219E50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6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6732FC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BFCCC0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C2BB6C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7A48116A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FBB6A2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lastRenderedPageBreak/>
              <w:t>M426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3E3BAE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286D376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96B4D0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475F1D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BCC5E3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7E942249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9D105B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377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2D63C2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FCDFD0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C71E2F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2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81D189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F4614A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18116788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3F44AE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417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DE92CB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56480C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BAD438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103BDA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7905B7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20E6E362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EBD7F9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378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6D4534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A8C27E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DE3CA0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6C9FA6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06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D97500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51832D38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4ADE63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783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E65ADF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&gt;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DD08CD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4B8DED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&gt;2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349AEC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CC3E05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</w:tr>
      <w:tr w:rsidR="00DF1A99" w:rsidRPr="00B1737D" w14:paraId="067B63D8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06AAA9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74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71F364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&gt;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371157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&gt;0.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4510C0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44789A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.6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778204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</w:tr>
      <w:tr w:rsidR="00DF1A99" w:rsidRPr="00B1737D" w14:paraId="5F916683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6B2085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752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6F6FE9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C92EDC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BB7F6B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B803F5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06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209DDD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038175AA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81699C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61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615B67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A04D66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6A226F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2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5BD29F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8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4FEF17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6</w:t>
            </w:r>
          </w:p>
        </w:tc>
      </w:tr>
      <w:tr w:rsidR="00DF1A99" w:rsidRPr="00B1737D" w14:paraId="5503FC81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88BA6A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586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085B28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41EDF06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&gt;0.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F5EDE4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582B96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06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30FED0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2A2C4F38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4FAC31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sz w:val="24"/>
                <w:szCs w:val="24"/>
              </w:rPr>
              <w:t>M1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31B4E9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9A25BF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4AE97E6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90640E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FF58CE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1B71C348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0E7D92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637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981B34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FC6D6D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A2E23E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723DDD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60225D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2F08DF88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65D5A66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012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661F29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6A373B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79B725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17DA62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C5B20D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6E7571FF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2743A0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eastAsia="Calibri" w:hAnsi="Times New Roman" w:cs="Times New Roman"/>
                <w:color w:val="000000"/>
                <w:kern w:val="24"/>
                <w:sz w:val="24"/>
                <w:szCs w:val="24"/>
                <w:lang w:val="en-IN"/>
              </w:rPr>
              <w:t>M320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FE3CFC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1A7C57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C4F367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5E9D4C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694330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6A5F6A57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AA32C2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321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0E209B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A9BB61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2A5F09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30CA9D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7DBE7F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21B1873F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97F7A7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348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A8B53B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E1898A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0A54FC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0F3657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488084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1CDA282D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29E497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99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D74277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C1A57D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9A8D70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D4F08F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C18574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15E4D944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843FBD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16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32181D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77EA5A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0A64A1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67449D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640901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2058C39F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76FB27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357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31D370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2D4ADD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41D973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E40483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31E66C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0D489B30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855658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363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F23EF4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09FB32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9A91E7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802644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ECE596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0738D4FA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57640F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264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4A6932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5690A9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9C7927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84A38F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277565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45938D83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A4F2E3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36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AAD0B6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B9B98A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B3C32E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F78D76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9EB5E76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15572052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8A8C0B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366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CF61C6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8AD434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9FC130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671D70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852A37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38DF5288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A7FB3E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lastRenderedPageBreak/>
              <w:t>M17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025245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BEF263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09B0B2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70820A6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DD96AB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602178E7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A6E0EC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241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B39232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56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A05B67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835579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16DC81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BA1255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3D07F76F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F28260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031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24710B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B59FFC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6B7067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680809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AD0F30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34298AE8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5AC3776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457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AD8976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235869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A78200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D724F1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551F4D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5938D019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8C2BAB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462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182403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CE7801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829A59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0C30E7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60DC48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5C0CDD6B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394283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903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5D8D89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AF9313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4E2764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EDF82F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FAF1D8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1C8BD550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4974B1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056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B29209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3D48D0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C336B1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B9F01A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E0F506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5D2A583C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B830E6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8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DCBF23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418D4D2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7A93AC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240D0D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B998FB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543B0A21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C87D4F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4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20188B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FE6491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08EE02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43B22F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BB9714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18D8C650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800785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42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5149D9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2EE352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77A9CDF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5E0E03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F06899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4A380D94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F3CB2D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253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6A5E2C1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4F9019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FBF0B3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3F1F405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CF4E669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7256ED11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636DD2E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280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7402C6E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3F522E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E48881B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2F9A3047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93ADDA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</w:tr>
      <w:tr w:rsidR="00DF1A99" w:rsidRPr="00B1737D" w14:paraId="2AA1B45F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BD1A05D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306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0401B494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0794C5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87340E8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88DFC2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5A0FC913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</w:tr>
      <w:tr w:rsidR="00DF1A99" w:rsidRPr="00B1737D" w14:paraId="5C295C65" w14:textId="77777777" w:rsidTr="00DF1A99">
        <w:trPr>
          <w:trHeight w:val="336"/>
        </w:trPr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8916B8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WT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1DD679FA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8</w:t>
            </w:r>
          </w:p>
        </w:tc>
        <w:tc>
          <w:tcPr>
            <w:tcW w:w="128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48122930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49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BC2E735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375</w:t>
            </w:r>
          </w:p>
        </w:tc>
        <w:tc>
          <w:tcPr>
            <w:tcW w:w="127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F2CD51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125</w:t>
            </w:r>
          </w:p>
        </w:tc>
        <w:tc>
          <w:tcPr>
            <w:tcW w:w="141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14:paraId="75F892EC" w14:textId="77777777" w:rsidR="00DF1A99" w:rsidRPr="00B1737D" w:rsidRDefault="00DF1A99" w:rsidP="00B1737D">
            <w:pPr>
              <w:spacing w:after="0"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2</w:t>
            </w:r>
          </w:p>
        </w:tc>
      </w:tr>
    </w:tbl>
    <w:p w14:paraId="39CA87DA" w14:textId="77777777" w:rsidR="00A42383" w:rsidRPr="00B1737D" w:rsidRDefault="00A42383" w:rsidP="00B1737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9CA8506" w14:textId="77777777" w:rsidR="00DF1A99" w:rsidRPr="00B1737D" w:rsidRDefault="00DF1A99" w:rsidP="00B1737D">
      <w:pPr>
        <w:spacing w:after="0" w:line="480" w:lineRule="auto"/>
        <w:jc w:val="both"/>
        <w:rPr>
          <w:rFonts w:ascii="Times New Roman" w:hAnsi="Times New Roman" w:cs="Times New Roman"/>
          <w:b/>
          <w:iCs/>
          <w:sz w:val="24"/>
          <w:szCs w:val="24"/>
        </w:rPr>
      </w:pPr>
      <w:r w:rsidRPr="00B1737D">
        <w:rPr>
          <w:rFonts w:ascii="Times New Roman" w:hAnsi="Times New Roman" w:cs="Times New Roman"/>
          <w:b/>
          <w:iCs/>
          <w:sz w:val="24"/>
          <w:szCs w:val="24"/>
        </w:rPr>
        <w:t xml:space="preserve">Table </w:t>
      </w:r>
      <w:r w:rsidR="0098548D" w:rsidRPr="00B1737D">
        <w:rPr>
          <w:rFonts w:ascii="Times New Roman" w:hAnsi="Times New Roman" w:cs="Times New Roman"/>
          <w:b/>
          <w:iCs/>
          <w:sz w:val="24"/>
          <w:szCs w:val="24"/>
        </w:rPr>
        <w:t>S</w:t>
      </w:r>
      <w:r w:rsidR="00913ADA" w:rsidRPr="00B1737D">
        <w:rPr>
          <w:rFonts w:ascii="Times New Roman" w:hAnsi="Times New Roman" w:cs="Times New Roman"/>
          <w:b/>
          <w:iCs/>
          <w:sz w:val="24"/>
          <w:szCs w:val="24"/>
        </w:rPr>
        <w:t>6</w:t>
      </w:r>
      <w:r w:rsidRPr="00B1737D">
        <w:rPr>
          <w:rFonts w:ascii="Times New Roman" w:hAnsi="Times New Roman" w:cs="Times New Roman"/>
          <w:b/>
          <w:iCs/>
          <w:sz w:val="24"/>
          <w:szCs w:val="24"/>
        </w:rPr>
        <w:t>: MIC</w:t>
      </w:r>
      <w:r w:rsidRPr="00B1737D">
        <w:rPr>
          <w:rFonts w:ascii="Times New Roman" w:hAnsi="Times New Roman" w:cs="Times New Roman"/>
          <w:b/>
          <w:iCs/>
          <w:sz w:val="24"/>
          <w:szCs w:val="24"/>
          <w:vertAlign w:val="subscript"/>
        </w:rPr>
        <w:t>80</w:t>
      </w:r>
      <w:r w:rsidRPr="00B1737D">
        <w:rPr>
          <w:rFonts w:ascii="Times New Roman" w:hAnsi="Times New Roman" w:cs="Times New Roman"/>
          <w:b/>
          <w:iCs/>
          <w:sz w:val="24"/>
          <w:szCs w:val="24"/>
        </w:rPr>
        <w:t xml:space="preserve"> (in </w:t>
      </w:r>
      <w:proofErr w:type="spellStart"/>
      <w:r w:rsidRPr="00B1737D">
        <w:rPr>
          <w:rFonts w:ascii="Times New Roman" w:hAnsi="Times New Roman" w:cs="Times New Roman"/>
          <w:b/>
          <w:iCs/>
          <w:sz w:val="24"/>
          <w:szCs w:val="24"/>
        </w:rPr>
        <w:t>μg</w:t>
      </w:r>
      <w:proofErr w:type="spellEnd"/>
      <w:r w:rsidRPr="00B1737D">
        <w:rPr>
          <w:rFonts w:ascii="Times New Roman" w:hAnsi="Times New Roman" w:cs="Times New Roman"/>
          <w:b/>
          <w:iCs/>
          <w:sz w:val="24"/>
          <w:szCs w:val="24"/>
        </w:rPr>
        <w:t xml:space="preserve">/ml) of different classes of antifungal drugs against clinical isolates of some rare </w:t>
      </w:r>
      <w:r w:rsidRPr="00B1737D">
        <w:rPr>
          <w:rFonts w:ascii="Times New Roman" w:hAnsi="Times New Roman" w:cs="Times New Roman"/>
          <w:b/>
          <w:i/>
          <w:iCs/>
          <w:sz w:val="24"/>
          <w:szCs w:val="24"/>
        </w:rPr>
        <w:t>Candida</w:t>
      </w:r>
      <w:r w:rsidRPr="00B1737D">
        <w:rPr>
          <w:rFonts w:ascii="Times New Roman" w:hAnsi="Times New Roman" w:cs="Times New Roman"/>
          <w:b/>
          <w:iCs/>
          <w:sz w:val="24"/>
          <w:szCs w:val="24"/>
        </w:rPr>
        <w:t xml:space="preserve"> specie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494"/>
        <w:gridCol w:w="1400"/>
        <w:gridCol w:w="1400"/>
        <w:gridCol w:w="1599"/>
        <w:gridCol w:w="1300"/>
        <w:gridCol w:w="1466"/>
      </w:tblGrid>
      <w:tr w:rsidR="00DF1A99" w:rsidRPr="00B1737D" w14:paraId="2580799A" w14:textId="77777777" w:rsidTr="00DF1A99">
        <w:trPr>
          <w:trHeight w:val="266"/>
          <w:jc w:val="center"/>
        </w:trPr>
        <w:tc>
          <w:tcPr>
            <w:tcW w:w="1494" w:type="dxa"/>
            <w:shd w:val="clear" w:color="auto" w:fill="auto"/>
          </w:tcPr>
          <w:p w14:paraId="595DEDF3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Strain</w:t>
            </w:r>
          </w:p>
        </w:tc>
        <w:tc>
          <w:tcPr>
            <w:tcW w:w="1400" w:type="dxa"/>
            <w:shd w:val="clear" w:color="auto" w:fill="auto"/>
          </w:tcPr>
          <w:p w14:paraId="037E7B04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FLC</w:t>
            </w:r>
          </w:p>
        </w:tc>
        <w:tc>
          <w:tcPr>
            <w:tcW w:w="1400" w:type="dxa"/>
            <w:shd w:val="clear" w:color="auto" w:fill="auto"/>
          </w:tcPr>
          <w:p w14:paraId="264205F9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KTC</w:t>
            </w:r>
          </w:p>
        </w:tc>
        <w:tc>
          <w:tcPr>
            <w:tcW w:w="1599" w:type="dxa"/>
            <w:shd w:val="clear" w:color="auto" w:fill="auto"/>
          </w:tcPr>
          <w:p w14:paraId="4DEBD9CD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MICO</w:t>
            </w:r>
          </w:p>
        </w:tc>
        <w:tc>
          <w:tcPr>
            <w:tcW w:w="1300" w:type="dxa"/>
            <w:shd w:val="clear" w:color="auto" w:fill="auto"/>
          </w:tcPr>
          <w:p w14:paraId="6C0F7E16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AMB</w:t>
            </w:r>
          </w:p>
        </w:tc>
        <w:tc>
          <w:tcPr>
            <w:tcW w:w="1466" w:type="dxa"/>
            <w:shd w:val="clear" w:color="auto" w:fill="auto"/>
          </w:tcPr>
          <w:p w14:paraId="2965126C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CSF</w:t>
            </w:r>
          </w:p>
        </w:tc>
      </w:tr>
      <w:tr w:rsidR="00DF1A99" w:rsidRPr="00B1737D" w14:paraId="7E8D711B" w14:textId="77777777" w:rsidTr="00DF1A99">
        <w:trPr>
          <w:trHeight w:val="266"/>
          <w:jc w:val="center"/>
        </w:trPr>
        <w:tc>
          <w:tcPr>
            <w:tcW w:w="1494" w:type="dxa"/>
            <w:shd w:val="clear" w:color="auto" w:fill="auto"/>
          </w:tcPr>
          <w:p w14:paraId="4CC5BD8B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96</w:t>
            </w:r>
          </w:p>
        </w:tc>
        <w:tc>
          <w:tcPr>
            <w:tcW w:w="1400" w:type="dxa"/>
            <w:shd w:val="clear" w:color="auto" w:fill="auto"/>
          </w:tcPr>
          <w:p w14:paraId="59056AF7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8</w:t>
            </w:r>
          </w:p>
        </w:tc>
        <w:tc>
          <w:tcPr>
            <w:tcW w:w="1400" w:type="dxa"/>
            <w:shd w:val="clear" w:color="auto" w:fill="auto"/>
          </w:tcPr>
          <w:p w14:paraId="3FE56E08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156</w:t>
            </w:r>
          </w:p>
        </w:tc>
        <w:tc>
          <w:tcPr>
            <w:tcW w:w="1599" w:type="dxa"/>
            <w:shd w:val="clear" w:color="auto" w:fill="auto"/>
          </w:tcPr>
          <w:p w14:paraId="5FBAFCC0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312</w:t>
            </w:r>
          </w:p>
        </w:tc>
        <w:tc>
          <w:tcPr>
            <w:tcW w:w="1300" w:type="dxa"/>
            <w:shd w:val="clear" w:color="auto" w:fill="auto"/>
          </w:tcPr>
          <w:p w14:paraId="237F3568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125</w:t>
            </w:r>
          </w:p>
        </w:tc>
        <w:tc>
          <w:tcPr>
            <w:tcW w:w="1466" w:type="dxa"/>
            <w:shd w:val="clear" w:color="auto" w:fill="auto"/>
          </w:tcPr>
          <w:p w14:paraId="6230A095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</w:tr>
      <w:tr w:rsidR="00DF1A99" w:rsidRPr="00B1737D" w14:paraId="56B52A97" w14:textId="77777777" w:rsidTr="00DF1A99">
        <w:trPr>
          <w:trHeight w:val="266"/>
          <w:jc w:val="center"/>
        </w:trPr>
        <w:tc>
          <w:tcPr>
            <w:tcW w:w="1494" w:type="dxa"/>
            <w:shd w:val="clear" w:color="auto" w:fill="auto"/>
          </w:tcPr>
          <w:p w14:paraId="1339181D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90</w:t>
            </w:r>
          </w:p>
        </w:tc>
        <w:tc>
          <w:tcPr>
            <w:tcW w:w="1400" w:type="dxa"/>
            <w:shd w:val="clear" w:color="auto" w:fill="auto"/>
          </w:tcPr>
          <w:p w14:paraId="105EDB64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28</w:t>
            </w:r>
          </w:p>
        </w:tc>
        <w:tc>
          <w:tcPr>
            <w:tcW w:w="1400" w:type="dxa"/>
            <w:shd w:val="clear" w:color="auto" w:fill="auto"/>
          </w:tcPr>
          <w:p w14:paraId="2213506A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</w:t>
            </w:r>
          </w:p>
        </w:tc>
        <w:tc>
          <w:tcPr>
            <w:tcW w:w="1599" w:type="dxa"/>
            <w:shd w:val="clear" w:color="auto" w:fill="auto"/>
          </w:tcPr>
          <w:p w14:paraId="5A00B81D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25</w:t>
            </w:r>
          </w:p>
        </w:tc>
        <w:tc>
          <w:tcPr>
            <w:tcW w:w="1300" w:type="dxa"/>
            <w:shd w:val="clear" w:color="auto" w:fill="auto"/>
          </w:tcPr>
          <w:p w14:paraId="68A426EB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8</w:t>
            </w:r>
          </w:p>
        </w:tc>
        <w:tc>
          <w:tcPr>
            <w:tcW w:w="1466" w:type="dxa"/>
            <w:shd w:val="clear" w:color="auto" w:fill="auto"/>
          </w:tcPr>
          <w:p w14:paraId="7C760545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039</w:t>
            </w:r>
          </w:p>
        </w:tc>
      </w:tr>
      <w:tr w:rsidR="00DF1A99" w:rsidRPr="00B1737D" w14:paraId="280AE5BB" w14:textId="77777777" w:rsidTr="00DF1A99">
        <w:trPr>
          <w:trHeight w:val="256"/>
          <w:jc w:val="center"/>
        </w:trPr>
        <w:tc>
          <w:tcPr>
            <w:tcW w:w="1494" w:type="dxa"/>
            <w:shd w:val="clear" w:color="auto" w:fill="auto"/>
          </w:tcPr>
          <w:p w14:paraId="7F2FCCE0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666</w:t>
            </w:r>
          </w:p>
        </w:tc>
        <w:tc>
          <w:tcPr>
            <w:tcW w:w="1400" w:type="dxa"/>
            <w:shd w:val="clear" w:color="auto" w:fill="auto"/>
          </w:tcPr>
          <w:p w14:paraId="67D3AE66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8</w:t>
            </w:r>
          </w:p>
        </w:tc>
        <w:tc>
          <w:tcPr>
            <w:tcW w:w="1400" w:type="dxa"/>
            <w:shd w:val="clear" w:color="auto" w:fill="auto"/>
          </w:tcPr>
          <w:p w14:paraId="3ED6772A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156</w:t>
            </w:r>
          </w:p>
        </w:tc>
        <w:tc>
          <w:tcPr>
            <w:tcW w:w="1599" w:type="dxa"/>
            <w:shd w:val="clear" w:color="auto" w:fill="auto"/>
          </w:tcPr>
          <w:p w14:paraId="44A6669E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312</w:t>
            </w:r>
          </w:p>
        </w:tc>
        <w:tc>
          <w:tcPr>
            <w:tcW w:w="1300" w:type="dxa"/>
            <w:shd w:val="clear" w:color="auto" w:fill="auto"/>
          </w:tcPr>
          <w:p w14:paraId="3EBB8581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125</w:t>
            </w:r>
          </w:p>
        </w:tc>
        <w:tc>
          <w:tcPr>
            <w:tcW w:w="1466" w:type="dxa"/>
            <w:shd w:val="clear" w:color="auto" w:fill="auto"/>
          </w:tcPr>
          <w:p w14:paraId="3AFD71FE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</w:tr>
      <w:tr w:rsidR="00DF1A99" w:rsidRPr="00B1737D" w14:paraId="3263AFA0" w14:textId="77777777" w:rsidTr="00DF1A99">
        <w:trPr>
          <w:trHeight w:val="266"/>
          <w:jc w:val="center"/>
        </w:trPr>
        <w:tc>
          <w:tcPr>
            <w:tcW w:w="1494" w:type="dxa"/>
            <w:shd w:val="clear" w:color="auto" w:fill="auto"/>
          </w:tcPr>
          <w:p w14:paraId="451C0336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729</w:t>
            </w:r>
          </w:p>
        </w:tc>
        <w:tc>
          <w:tcPr>
            <w:tcW w:w="1400" w:type="dxa"/>
            <w:shd w:val="clear" w:color="auto" w:fill="auto"/>
          </w:tcPr>
          <w:p w14:paraId="5EB40502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8</w:t>
            </w:r>
          </w:p>
        </w:tc>
        <w:tc>
          <w:tcPr>
            <w:tcW w:w="1400" w:type="dxa"/>
            <w:shd w:val="clear" w:color="auto" w:fill="auto"/>
          </w:tcPr>
          <w:p w14:paraId="3B310820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156</w:t>
            </w:r>
          </w:p>
        </w:tc>
        <w:tc>
          <w:tcPr>
            <w:tcW w:w="1599" w:type="dxa"/>
            <w:shd w:val="clear" w:color="auto" w:fill="auto"/>
          </w:tcPr>
          <w:p w14:paraId="63118AC4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312</w:t>
            </w:r>
          </w:p>
        </w:tc>
        <w:tc>
          <w:tcPr>
            <w:tcW w:w="1300" w:type="dxa"/>
            <w:shd w:val="clear" w:color="auto" w:fill="auto"/>
          </w:tcPr>
          <w:p w14:paraId="3305648F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125</w:t>
            </w:r>
          </w:p>
        </w:tc>
        <w:tc>
          <w:tcPr>
            <w:tcW w:w="1466" w:type="dxa"/>
            <w:shd w:val="clear" w:color="auto" w:fill="auto"/>
          </w:tcPr>
          <w:p w14:paraId="70EF963E" w14:textId="77777777" w:rsidR="00DF1A99" w:rsidRPr="00B1737D" w:rsidRDefault="00DF1A99" w:rsidP="00B1737D">
            <w:pPr>
              <w:tabs>
                <w:tab w:val="left" w:pos="720"/>
              </w:tabs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</w:tr>
      <w:tr w:rsidR="00DF1A99" w:rsidRPr="00B1737D" w14:paraId="348DC16D" w14:textId="77777777" w:rsidTr="00DF1A99">
        <w:trPr>
          <w:trHeight w:val="266"/>
          <w:jc w:val="center"/>
        </w:trPr>
        <w:tc>
          <w:tcPr>
            <w:tcW w:w="1494" w:type="dxa"/>
            <w:shd w:val="clear" w:color="auto" w:fill="auto"/>
          </w:tcPr>
          <w:p w14:paraId="35556491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lastRenderedPageBreak/>
              <w:t>M328</w:t>
            </w:r>
          </w:p>
        </w:tc>
        <w:tc>
          <w:tcPr>
            <w:tcW w:w="1400" w:type="dxa"/>
            <w:shd w:val="clear" w:color="auto" w:fill="auto"/>
          </w:tcPr>
          <w:p w14:paraId="27FFE78B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64</w:t>
            </w:r>
          </w:p>
        </w:tc>
        <w:tc>
          <w:tcPr>
            <w:tcW w:w="1400" w:type="dxa"/>
            <w:shd w:val="clear" w:color="auto" w:fill="auto"/>
          </w:tcPr>
          <w:p w14:paraId="1F62834F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25</w:t>
            </w:r>
          </w:p>
        </w:tc>
        <w:tc>
          <w:tcPr>
            <w:tcW w:w="1599" w:type="dxa"/>
            <w:shd w:val="clear" w:color="auto" w:fill="auto"/>
          </w:tcPr>
          <w:p w14:paraId="21542FF0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  <w:tc>
          <w:tcPr>
            <w:tcW w:w="1300" w:type="dxa"/>
            <w:shd w:val="clear" w:color="auto" w:fill="auto"/>
          </w:tcPr>
          <w:p w14:paraId="35BFD38B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6</w:t>
            </w:r>
          </w:p>
        </w:tc>
        <w:tc>
          <w:tcPr>
            <w:tcW w:w="1466" w:type="dxa"/>
            <w:shd w:val="clear" w:color="auto" w:fill="auto"/>
          </w:tcPr>
          <w:p w14:paraId="1B234EAB" w14:textId="77777777" w:rsidR="00DF1A99" w:rsidRPr="00B1737D" w:rsidRDefault="00DF1A99" w:rsidP="00B1737D">
            <w:pPr>
              <w:tabs>
                <w:tab w:val="left" w:pos="720"/>
              </w:tabs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</w:tr>
      <w:tr w:rsidR="00DF1A99" w:rsidRPr="00B1737D" w14:paraId="6BDE1B80" w14:textId="77777777" w:rsidTr="00DF1A99">
        <w:trPr>
          <w:trHeight w:val="266"/>
          <w:jc w:val="center"/>
        </w:trPr>
        <w:tc>
          <w:tcPr>
            <w:tcW w:w="1494" w:type="dxa"/>
            <w:shd w:val="clear" w:color="auto" w:fill="auto"/>
          </w:tcPr>
          <w:p w14:paraId="3D423B21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44</w:t>
            </w:r>
          </w:p>
        </w:tc>
        <w:tc>
          <w:tcPr>
            <w:tcW w:w="1400" w:type="dxa"/>
            <w:shd w:val="clear" w:color="auto" w:fill="auto"/>
          </w:tcPr>
          <w:p w14:paraId="30E3343C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128</w:t>
            </w:r>
          </w:p>
        </w:tc>
        <w:tc>
          <w:tcPr>
            <w:tcW w:w="1400" w:type="dxa"/>
            <w:shd w:val="clear" w:color="auto" w:fill="auto"/>
          </w:tcPr>
          <w:p w14:paraId="1757B412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625</w:t>
            </w:r>
          </w:p>
        </w:tc>
        <w:tc>
          <w:tcPr>
            <w:tcW w:w="1599" w:type="dxa"/>
            <w:shd w:val="clear" w:color="auto" w:fill="auto"/>
          </w:tcPr>
          <w:p w14:paraId="1AA3DAF4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4</w:t>
            </w:r>
          </w:p>
        </w:tc>
        <w:tc>
          <w:tcPr>
            <w:tcW w:w="1300" w:type="dxa"/>
            <w:shd w:val="clear" w:color="auto" w:fill="auto"/>
          </w:tcPr>
          <w:p w14:paraId="1B136FE6" w14:textId="77777777" w:rsidR="00DF1A99" w:rsidRPr="00B1737D" w:rsidRDefault="00DF1A99" w:rsidP="00B1737D">
            <w:pPr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8</w:t>
            </w:r>
          </w:p>
        </w:tc>
        <w:tc>
          <w:tcPr>
            <w:tcW w:w="1466" w:type="dxa"/>
            <w:shd w:val="clear" w:color="auto" w:fill="auto"/>
          </w:tcPr>
          <w:p w14:paraId="53B8994E" w14:textId="77777777" w:rsidR="00DF1A99" w:rsidRPr="00B1737D" w:rsidRDefault="00DF1A99" w:rsidP="00B1737D">
            <w:pPr>
              <w:tabs>
                <w:tab w:val="left" w:pos="720"/>
              </w:tabs>
              <w:spacing w:after="0" w:line="480" w:lineRule="auto"/>
              <w:contextualSpacing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5</w:t>
            </w:r>
          </w:p>
        </w:tc>
      </w:tr>
    </w:tbl>
    <w:p w14:paraId="42D1F95B" w14:textId="77777777" w:rsidR="00DF1A99" w:rsidRPr="00B1737D" w:rsidRDefault="00DF1A99" w:rsidP="00B1737D">
      <w:pPr>
        <w:autoSpaceDE w:val="0"/>
        <w:autoSpaceDN w:val="0"/>
        <w:adjustRightInd w:val="0"/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sz w:val="24"/>
          <w:szCs w:val="24"/>
        </w:rPr>
        <w:t>#</w:t>
      </w:r>
      <w:r w:rsidR="00A01C64" w:rsidRPr="00B1737D">
        <w:rPr>
          <w:rFonts w:ascii="Times New Roman" w:hAnsi="Times New Roman" w:cs="Times New Roman"/>
          <w:sz w:val="24"/>
          <w:szCs w:val="24"/>
        </w:rPr>
        <w:t xml:space="preserve"> </w:t>
      </w:r>
      <w:r w:rsidRPr="00B1737D">
        <w:rPr>
          <w:rFonts w:ascii="Times New Roman" w:hAnsi="Times New Roman" w:cs="Times New Roman"/>
          <w:sz w:val="24"/>
          <w:szCs w:val="24"/>
        </w:rPr>
        <w:t xml:space="preserve">(Where M196/M90 = </w:t>
      </w:r>
      <w:r w:rsidRPr="00B1737D">
        <w:rPr>
          <w:rFonts w:ascii="Times New Roman" w:hAnsi="Times New Roman" w:cs="Times New Roman"/>
          <w:i/>
          <w:sz w:val="24"/>
          <w:szCs w:val="24"/>
        </w:rPr>
        <w:t>C. rugosa</w:t>
      </w:r>
      <w:r w:rsidRPr="00B1737D">
        <w:rPr>
          <w:rFonts w:ascii="Times New Roman" w:hAnsi="Times New Roman" w:cs="Times New Roman"/>
          <w:sz w:val="24"/>
          <w:szCs w:val="24"/>
        </w:rPr>
        <w:t xml:space="preserve">; M328= </w:t>
      </w:r>
      <w:proofErr w:type="spellStart"/>
      <w:r w:rsidR="00A01C64" w:rsidRPr="00B1737D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Yarrowia</w:t>
      </w:r>
      <w:proofErr w:type="spellEnd"/>
      <w:r w:rsidR="00A01C64" w:rsidRPr="00B1737D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 xml:space="preserve"> </w:t>
      </w:r>
      <w:proofErr w:type="spellStart"/>
      <w:r w:rsidR="00A01C64" w:rsidRPr="00B1737D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lipolytica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; M666/M729 = </w:t>
      </w:r>
      <w:r w:rsidRPr="00B1737D">
        <w:rPr>
          <w:rFonts w:ascii="Times New Roman" w:hAnsi="Times New Roman" w:cs="Times New Roman"/>
          <w:i/>
          <w:sz w:val="24"/>
          <w:szCs w:val="24"/>
        </w:rPr>
        <w:t>C. tropicalis</w:t>
      </w:r>
      <w:r w:rsidRPr="00B1737D">
        <w:rPr>
          <w:rFonts w:ascii="Times New Roman" w:hAnsi="Times New Roman" w:cs="Times New Roman"/>
          <w:sz w:val="24"/>
          <w:szCs w:val="24"/>
        </w:rPr>
        <w:t xml:space="preserve">; M144= </w:t>
      </w:r>
      <w:proofErr w:type="spellStart"/>
      <w:r w:rsidR="00A01C64" w:rsidRPr="00B1737D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Meyerozyma</w:t>
      </w:r>
      <w:proofErr w:type="spellEnd"/>
      <w:r w:rsidRPr="00B1737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1737D">
        <w:rPr>
          <w:rFonts w:ascii="Times New Roman" w:hAnsi="Times New Roman" w:cs="Times New Roman"/>
          <w:i/>
          <w:sz w:val="24"/>
          <w:szCs w:val="24"/>
        </w:rPr>
        <w:t>guilliermondii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>)</w:t>
      </w:r>
    </w:p>
    <w:p w14:paraId="0C57FBA4" w14:textId="77777777" w:rsidR="00DF3E31" w:rsidRPr="00B1737D" w:rsidRDefault="00076756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Table S7</w:t>
      </w:r>
      <w:r w:rsidR="005E69ED" w:rsidRPr="00B1737D">
        <w:rPr>
          <w:rFonts w:ascii="Times New Roman" w:hAnsi="Times New Roman" w:cs="Times New Roman"/>
          <w:b/>
          <w:sz w:val="24"/>
          <w:szCs w:val="24"/>
        </w:rPr>
        <w:t xml:space="preserve">: Mass </w:t>
      </w:r>
      <w:r w:rsidR="00BF5DA9" w:rsidRPr="00B1737D">
        <w:rPr>
          <w:rFonts w:ascii="Times New Roman" w:hAnsi="Times New Roman" w:cs="Times New Roman"/>
          <w:b/>
          <w:sz w:val="24"/>
          <w:szCs w:val="24"/>
        </w:rPr>
        <w:t>spectrometry-</w:t>
      </w:r>
      <w:r w:rsidR="005E69ED" w:rsidRPr="00B1737D">
        <w:rPr>
          <w:rFonts w:ascii="Times New Roman" w:hAnsi="Times New Roman" w:cs="Times New Roman"/>
          <w:b/>
          <w:sz w:val="24"/>
          <w:szCs w:val="24"/>
        </w:rPr>
        <w:t xml:space="preserve">based </w:t>
      </w:r>
      <w:r w:rsidR="00BF5DA9" w:rsidRPr="00B1737D">
        <w:rPr>
          <w:rFonts w:ascii="Times New Roman" w:hAnsi="Times New Roman" w:cs="Times New Roman"/>
          <w:b/>
          <w:sz w:val="24"/>
          <w:szCs w:val="24"/>
        </w:rPr>
        <w:t>whole-</w:t>
      </w:r>
      <w:r w:rsidR="00DF3E31" w:rsidRPr="00B1737D">
        <w:rPr>
          <w:rFonts w:ascii="Times New Roman" w:hAnsi="Times New Roman" w:cs="Times New Roman"/>
          <w:b/>
          <w:sz w:val="24"/>
          <w:szCs w:val="24"/>
        </w:rPr>
        <w:t xml:space="preserve">cell proteome analysis of </w:t>
      </w:r>
      <w:r w:rsidR="00BF5DA9" w:rsidRPr="00B1737D">
        <w:rPr>
          <w:rFonts w:ascii="Times New Roman" w:hAnsi="Times New Roman" w:cs="Times New Roman"/>
          <w:b/>
          <w:sz w:val="24"/>
          <w:szCs w:val="24"/>
        </w:rPr>
        <w:t>drug-</w:t>
      </w:r>
      <w:r w:rsidR="00DF3E31" w:rsidRPr="00B1737D">
        <w:rPr>
          <w:rFonts w:ascii="Times New Roman" w:hAnsi="Times New Roman" w:cs="Times New Roman"/>
          <w:b/>
          <w:sz w:val="24"/>
          <w:szCs w:val="24"/>
        </w:rPr>
        <w:t xml:space="preserve">resistant </w:t>
      </w:r>
      <w:r w:rsidR="00DF3E31" w:rsidRPr="00B1737D">
        <w:rPr>
          <w:rFonts w:ascii="Times New Roman" w:hAnsi="Times New Roman" w:cs="Times New Roman"/>
          <w:b/>
          <w:i/>
          <w:sz w:val="24"/>
          <w:szCs w:val="24"/>
        </w:rPr>
        <w:t xml:space="preserve">Candida </w:t>
      </w:r>
      <w:r w:rsidR="00DF3E31" w:rsidRPr="00B1737D">
        <w:rPr>
          <w:rFonts w:ascii="Times New Roman" w:hAnsi="Times New Roman" w:cs="Times New Roman"/>
          <w:b/>
          <w:sz w:val="24"/>
          <w:szCs w:val="24"/>
        </w:rPr>
        <w:t>isolates ve</w:t>
      </w:r>
      <w:r w:rsidR="00EC10AF" w:rsidRPr="00B1737D">
        <w:rPr>
          <w:rFonts w:ascii="Times New Roman" w:hAnsi="Times New Roman" w:cs="Times New Roman"/>
          <w:b/>
          <w:sz w:val="24"/>
          <w:szCs w:val="24"/>
        </w:rPr>
        <w:t xml:space="preserve">rsus corresponding </w:t>
      </w:r>
      <w:r w:rsidR="00BF5DA9" w:rsidRPr="00B1737D">
        <w:rPr>
          <w:rFonts w:ascii="Times New Roman" w:hAnsi="Times New Roman" w:cs="Times New Roman"/>
          <w:b/>
          <w:sz w:val="24"/>
          <w:szCs w:val="24"/>
        </w:rPr>
        <w:t>drug-</w:t>
      </w:r>
      <w:r w:rsidR="00EC10AF" w:rsidRPr="00B1737D">
        <w:rPr>
          <w:rFonts w:ascii="Times New Roman" w:hAnsi="Times New Roman" w:cs="Times New Roman"/>
          <w:b/>
          <w:sz w:val="24"/>
          <w:szCs w:val="24"/>
        </w:rPr>
        <w:t>suscept</w:t>
      </w:r>
      <w:r w:rsidR="00DF3E31" w:rsidRPr="00B1737D">
        <w:rPr>
          <w:rFonts w:ascii="Times New Roman" w:hAnsi="Times New Roman" w:cs="Times New Roman"/>
          <w:b/>
          <w:sz w:val="24"/>
          <w:szCs w:val="24"/>
        </w:rPr>
        <w:t>ible isolates</w:t>
      </w:r>
    </w:p>
    <w:p w14:paraId="265D856B" w14:textId="77777777" w:rsidR="00DF3E31" w:rsidRPr="00B1737D" w:rsidRDefault="00B87CAE" w:rsidP="00B1737D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sz w:val="24"/>
          <w:szCs w:val="24"/>
        </w:rPr>
        <w:t xml:space="preserve">Mass </w:t>
      </w:r>
      <w:r w:rsidR="00BF5DA9" w:rsidRPr="00B1737D">
        <w:rPr>
          <w:rFonts w:ascii="Times New Roman" w:hAnsi="Times New Roman" w:cs="Times New Roman"/>
          <w:sz w:val="24"/>
          <w:szCs w:val="24"/>
        </w:rPr>
        <w:t>spectrometry-</w:t>
      </w:r>
      <w:r w:rsidRPr="00B1737D">
        <w:rPr>
          <w:rFonts w:ascii="Times New Roman" w:hAnsi="Times New Roman" w:cs="Times New Roman"/>
          <w:sz w:val="24"/>
          <w:szCs w:val="24"/>
        </w:rPr>
        <w:t>based wh</w:t>
      </w:r>
      <w:r w:rsidR="00DF3E31" w:rsidRPr="00B1737D">
        <w:rPr>
          <w:rFonts w:ascii="Times New Roman" w:hAnsi="Times New Roman" w:cs="Times New Roman"/>
          <w:sz w:val="24"/>
          <w:szCs w:val="24"/>
        </w:rPr>
        <w:t xml:space="preserve">ole cell proteome analysis of </w:t>
      </w:r>
      <w:r w:rsidR="00BF5DA9" w:rsidRPr="00B1737D">
        <w:rPr>
          <w:rFonts w:ascii="Times New Roman" w:hAnsi="Times New Roman" w:cs="Times New Roman"/>
          <w:sz w:val="24"/>
          <w:szCs w:val="24"/>
        </w:rPr>
        <w:t>drug-</w:t>
      </w:r>
      <w:r w:rsidR="00DF3E31" w:rsidRPr="00B1737D">
        <w:rPr>
          <w:rFonts w:ascii="Times New Roman" w:hAnsi="Times New Roman" w:cs="Times New Roman"/>
          <w:sz w:val="24"/>
          <w:szCs w:val="24"/>
        </w:rPr>
        <w:t xml:space="preserve">resistant </w:t>
      </w:r>
      <w:r w:rsidR="00EC0990" w:rsidRPr="00B1737D">
        <w:rPr>
          <w:rFonts w:ascii="Times New Roman" w:hAnsi="Times New Roman" w:cs="Times New Roman"/>
          <w:i/>
          <w:sz w:val="24"/>
          <w:szCs w:val="24"/>
        </w:rPr>
        <w:t>C</w:t>
      </w:r>
      <w:r w:rsidR="00EC0990">
        <w:rPr>
          <w:rFonts w:ascii="Times New Roman" w:hAnsi="Times New Roman" w:cs="Times New Roman"/>
          <w:i/>
          <w:sz w:val="24"/>
          <w:szCs w:val="24"/>
        </w:rPr>
        <w:t>.</w:t>
      </w:r>
      <w:r w:rsidR="00EC0990" w:rsidRPr="00B1737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F3E31" w:rsidRPr="00B1737D">
        <w:rPr>
          <w:rFonts w:ascii="Times New Roman" w:hAnsi="Times New Roman" w:cs="Times New Roman"/>
          <w:i/>
          <w:sz w:val="24"/>
          <w:szCs w:val="24"/>
        </w:rPr>
        <w:t>albicans</w:t>
      </w:r>
      <w:r w:rsidR="00DF3E31" w:rsidRPr="00B1737D">
        <w:rPr>
          <w:rFonts w:ascii="Times New Roman" w:hAnsi="Times New Roman" w:cs="Times New Roman"/>
          <w:sz w:val="24"/>
          <w:szCs w:val="24"/>
        </w:rPr>
        <w:t xml:space="preserve"> ve</w:t>
      </w:r>
      <w:r w:rsidR="00EC10AF" w:rsidRPr="00B1737D">
        <w:rPr>
          <w:rFonts w:ascii="Times New Roman" w:hAnsi="Times New Roman" w:cs="Times New Roman"/>
          <w:sz w:val="24"/>
          <w:szCs w:val="24"/>
        </w:rPr>
        <w:t>rsus corresponding drug suscept</w:t>
      </w:r>
      <w:r w:rsidR="00DF3E31" w:rsidRPr="00B1737D">
        <w:rPr>
          <w:rFonts w:ascii="Times New Roman" w:hAnsi="Times New Roman" w:cs="Times New Roman"/>
          <w:sz w:val="24"/>
          <w:szCs w:val="24"/>
        </w:rPr>
        <w:t>ible isolate.</w:t>
      </w:r>
    </w:p>
    <w:tbl>
      <w:tblPr>
        <w:tblW w:w="98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63"/>
        <w:gridCol w:w="109"/>
        <w:gridCol w:w="6674"/>
        <w:gridCol w:w="128"/>
        <w:gridCol w:w="1390"/>
      </w:tblGrid>
      <w:tr w:rsidR="00BD0418" w:rsidRPr="00B1737D" w14:paraId="74B38883" w14:textId="77777777" w:rsidTr="009103B9">
        <w:trPr>
          <w:trHeight w:val="525"/>
        </w:trPr>
        <w:tc>
          <w:tcPr>
            <w:tcW w:w="174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8D08D" w:themeFill="accent6" w:themeFillTint="99"/>
            <w:vAlign w:val="center"/>
            <w:hideMark/>
          </w:tcPr>
          <w:p w14:paraId="6CD40E3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ccession</w:t>
            </w:r>
          </w:p>
        </w:tc>
        <w:tc>
          <w:tcPr>
            <w:tcW w:w="66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8D08D" w:themeFill="accent6" w:themeFillTint="99"/>
            <w:vAlign w:val="center"/>
            <w:hideMark/>
          </w:tcPr>
          <w:p w14:paraId="1E335F7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escription</w:t>
            </w:r>
          </w:p>
        </w:tc>
        <w:tc>
          <w:tcPr>
            <w:tcW w:w="138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8D08D" w:themeFill="accent6" w:themeFillTint="99"/>
            <w:vAlign w:val="center"/>
            <w:hideMark/>
          </w:tcPr>
          <w:p w14:paraId="33E1B3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bundance Ratio (log2): (M1038) / (M2)</w:t>
            </w:r>
          </w:p>
        </w:tc>
      </w:tr>
      <w:tr w:rsidR="00BD0418" w:rsidRPr="00B1737D" w14:paraId="6E5B6FC1" w14:textId="77777777" w:rsidTr="009103B9">
        <w:trPr>
          <w:trHeight w:val="525"/>
        </w:trPr>
        <w:tc>
          <w:tcPr>
            <w:tcW w:w="9805" w:type="dxa"/>
            <w:gridSpan w:val="5"/>
            <w:shd w:val="clear" w:color="auto" w:fill="auto"/>
            <w:vAlign w:val="center"/>
          </w:tcPr>
          <w:p w14:paraId="2688EF9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oteins down-regulated in drug-resistant isolate</w:t>
            </w:r>
          </w:p>
        </w:tc>
      </w:tr>
      <w:tr w:rsidR="00BD0418" w:rsidRPr="00B1737D" w14:paraId="6B36780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4DB366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IL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8C2C77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yruvate kinase OS=Candida albicans (strain WO-1) OX=294748 GN=CAWG_04294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36BD77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5ACFC3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3A879E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BK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159F52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yruvate kin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992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31DB4C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63C604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8541C6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EW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DD34AA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riosephosphate isomer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TPI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DE3C6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521623C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547577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IG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CF2725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Ketol-acid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ductoisomer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mitochondrial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088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C19BA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00C0E75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667C63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CJ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62AF60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tress response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335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92E500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247781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377196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8U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B16F5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ihydroxyacetone kinase 1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867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AD6820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1355762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AD771D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P3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63817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amy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omain-containing protein OS=Candida albicans (strain SC5314 / ATCC MYA-2876) OX=237561 GN=orf19.398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0E3EF0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3A9473B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0A34A4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IR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3656CE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ADH-cytochrome b5 reduct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217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50F64A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5EEFDA6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C281DA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9I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A06784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igilin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-like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11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540B86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BAED47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29A93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9P83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F097B8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tin binding protein (Fragment) OS=Candida albicans OX=5476 GN=abp1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9D496E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3BF4CB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D18E4C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I3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F0E0F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lpha-glucosidase (Maltase)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5454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96BB30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12BEB27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CEFAF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2R4LN7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22E733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nose phosphate isomerase (Fragment) OS=Candida albicans OX=5476 GN=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PIb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B07BBD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D7D736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8D0C3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75MHE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BDDDBD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nnose phosphate isomerase (Fragment) OS=Candida albicans OX=5476 GN=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PIb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94880A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0C687D9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0C1B2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JX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1E5EDD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pimerase domain-containing protein OS=Candida albicans (strain WO-1) OX=294748 GN=CAWG_0577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CE305F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3C615E9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FA5FD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HQ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DF2E30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re2p OS=Candida albicans (strain SC5314 / ATCC MYA-2876) OX=237561 GN=GRE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9FBCFD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309D8E5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E75DD5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DL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AB9CF7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TP-binding protein 128up OS=Candida albicans (strain WO-1) OX=294748 GN=CAWG_0061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559C9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1406926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76A4CF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D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41668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125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AC35E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1C7156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B2A999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JG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C52DD1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ncharacterized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7056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1F9A8A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5473885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D8E213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DD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09CDE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DH-ubiquinone oxidoreductase subunit 8 OS=Candida albicans (strain WO-1) OX=294748 GN=CAWG_00527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D21CA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5E701B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F4371E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EH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975E9D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4758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B9889B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793997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A3904E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GB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87EA3E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S proteasome regulatory subunit RPN2 OS=Candida albicans (strain WO-1) OX=294748 GN=CAWG_00237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D63C54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5BFFFA0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47278D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5A3L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69396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S proteasome regulatory subunit RPN2 OS=Candida albicans (strain SC5314 / ATCC MYA-2876) OX=237561 GN=RPN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712818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656696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6288EA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9J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CF6676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26S proteasome regulatory subunit RPN2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128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3E9AB1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13386B8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C17580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N6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69918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rboxypeptidase OS=Candida albicans (strain SC5314 / ATCC MYA-2876) OX=237561 GN=PRC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A40638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15DED6A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681AFD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R3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843EC3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rboxypeptidase OS=Candida albicans (strain WO-1) OX=294748 GN=CAWG_0453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0C94E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50F1C9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0DD48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ES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444069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TP-binding protein YPT1 OS=Candida albicans (strain WO-1) OX=294748 GN=CAWG_0103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0BD9BC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B1AE5E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FC8457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B7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11CB43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cyl carrier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868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539F2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165C01E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1F2071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I8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D05C33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yl carrier protein OS=Candida albicans (strain WO-1) OX=294748 GN=CAWG_0416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11FA72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0690AA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2C184A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S9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50B126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495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4CDA61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709688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8C9B9A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Z5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DE301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b1p OS=Candida albicans (strain SC5314 / ATCC MYA-2876) OX=237561 GN=PRB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8C20A1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FF5596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EFBACA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JZ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81A6F1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5787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92372B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B9A885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274C79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6C80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5191A8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wm1 OS=Candida albicans OX=547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F1CB6B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F31F32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26E114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9406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398D0A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ypothetical transmembrane protein OS=Candida albicans OX=5476 GN=Ca49C4.0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889F2B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6B9170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A493B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L0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6717AF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W domain-containing protein OS=Candida albicans (strain WO-1) OX=294748 GN=CAWG_0152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A87CC6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A0B8A8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5B56DB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FG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C3FD1B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tafunctional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ROM polypeptid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ARO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75D1C1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83BAAE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7CF282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I0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1442D5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rine/threonine protein kinase OS=Candida albicans (strain SC5314 / ATCC MYA-2876) OX=237561 GN=RCK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F8C66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33BE26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418FB6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C0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D704B0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erine/threonine protein kin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14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7FBD5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B4FA88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B6875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K1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170E70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rine/threonine-protein kinase srk1 OS=Candida albicans (strain WO-1) OX=294748 GN=CAWG_058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35ABE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0579369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A007FC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4276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0320B1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longation-like factor OS=Candida albicans OX=5476 GN=ELF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AE16F5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1B34E8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63044D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MV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4CD4A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[NU+] prion formation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3468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2A2FC3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1194DD9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6D79A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MX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84979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RNA export factor elf1 OS=Candida albicans (strain WO-1) OX=294748 GN=CAWG_0220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5CE2CA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EAA15D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7059D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4YSR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D6BD7C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513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D4301D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A53F68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E15455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DU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11282E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NA repair protein rad50 homologu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329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E33F53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41FCD2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225A36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JR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8FBC5F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332.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DE6A39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73714D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30E021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96W3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B7344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btilisin-like protease PRB1 (Fragment) OS=Candida albicans OX=5476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007D30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2E788F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726AA5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RY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1625EB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transport protein Sec61 subunit beta OS=Candida albicans (strain SC5314 / ATCC MYA-2876) OX=237561 GN=CAALFM_CR01490CA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5D9784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1C770E5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77F4C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PA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99DBE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-aminoadipate transaminase OS=Candida albicans (strain SC5314 / ATCC MYA-2876) OX=237561 GN=orf19.118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39A2B2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36722CC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E6E649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F0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C15E3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ructose-1,6-bisphosphat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770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EB8110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0D7FC1C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52CDC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9UUZ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51157C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fructose-1,6-bisphosphatase OS=Candida albicans OX=5476 GN=FBP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56061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50D852A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93A78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KC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320C0E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ynamin-related GTPase OS=Candida albicans (strain SC5314 / ATCC MYA-2876) OX=237561 GN=DNM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A95D3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3959D6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5E843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ED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A67475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ynamin-related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549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72864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559E95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DC35AD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NS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A80EA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ynamin-type G domain-containing protein OS=Candida albicans (strain WO-1) OX=294748 GN=CAWG_0286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EB809B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073CDAB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55A18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FP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C5D970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'-3' exoribonuclease 1 OS=Candida albicans (strain SC5314 / ATCC MYA-2876) OX=237561 GN=KEM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D7832A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C6DBFA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4A027A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9W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F1E04D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5'-3' exoribonuclease 1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245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DAC776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05B5641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95F231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Z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1D2221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'-3' exoribonuclease 1 OS=Candida albicans (strain WO-1) OX=294748 GN=CAWG_00109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571B1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24D37C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ACD6F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7P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62CA4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ochondrial 54S ribosomal protein RML2 OS=Candida albicans (strain SC5314 / ATCC MYA-2876) OX=237561 GN=orf19.54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9B14F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0F224EE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7612AD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PH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5B4CB9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S ribosomal protein RML2, mitochondrial OS=Candida albicans (strain WO-1) OX=294748 GN=CAWG_0238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3F2A7F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BF0C1C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238BE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D2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5E911B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ibosomal protein of the large subunit, mitochondrial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04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958BA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754A7E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E465E3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2U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C99079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-type proton ATPase subunit C OS=Candida albicans (strain SC5314 / ATCC MYA-2876) OX=237561 GN=VMA5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5C4509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086F41E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5BAADE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4YKB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5AE2DF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-type proton ATPase subunit C OS=Candida albicans (strain WO-1) OX=294748 GN=CAWG_059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62730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32A443A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F4101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C9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BDBEFD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V-type proton ATPase subunit C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237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F8DEC0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C773C8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2C4FED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8S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A706FE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ADH-ubiquinone oxidoreductase 23 subunit, mitochondrial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85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681611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0310604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558BF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MQ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8B2037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214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03CAE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95A4D5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649EF3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SD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D69E02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S domain-containing protein OS=Candida albicans (strain WO-1) OX=294748 GN=CAWG_0499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1C90F3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01DEFD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8559C3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I9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757621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ochondrial genome maintenance protein MGM101 OS=Candida albicans (strain SC5314 / ATCC MYA-2876) OX=237561 GN=MGM101 PE=3 SV=2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E5A0FD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01B20DF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786CA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0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924767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111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6E170D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8DAB73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6CEA93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74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13EF08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itochondrial-genome maintenance,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248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69DA5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93B038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9B4713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5AHZ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A67D41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biquinone biosynthesis monooxygenase COQ6, mitochondrial OS=Candida albicans (strain SC5314 / ATCC MYA-2876) OX=237561 GN=COQ6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C4189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38BC9A2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802995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LD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6C0CBB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20_dimer domain-containing protein OS=Candida albicans (strain SC5314 / ATCC MYA-2876) OX=237561 GN=orf19.46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D54C9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35D6D9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672566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J9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B68B86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CH domain-containing protein OS=Candida albicans (strain SC5314 / ATCC MYA-2876) OX=237561 GN=orf19.1667.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B7645B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184734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241700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MN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3747FC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cuolar protein 8 OS=Candida albicans (strain SC5314 / ATCC MYA-2876) OX=237561 GN=VAC8 PE=3 SV=3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7570C6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155505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148830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GW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5D6870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cuolar protein 8 OS=Candida albicans (strain WO-1) OX=294748 GN=CAWG_0330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206937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5D23F67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0F723D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GH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425F4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Vacuolar inheritance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VAC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F1FAC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DD1DD1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7B2F57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SP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77FC5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RM domain-containing protein OS=Candida albicans (strain WO-1) OX=294748 GN=CAWG_0510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BD9CE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0B5F071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71B372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PX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A1FF32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b3p OS=Candida albicans (strain SC5314 / ATCC MYA-2876) OX=237561 GN=NAB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6BF7E5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3651E0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7A06A6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9P8Q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01FCCB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ructose 1,6-bisphosphatase OS=Candida albicans OX=5476 GN=FBP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EFD38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1FC7946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93D3C9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DB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D4A757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H domain-containing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133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C889BA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9DF403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6952BA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PS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3B97A2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247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D8F9F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611DE09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4AF3F6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J8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21FCF1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tin cytoskeleton-regulatory complex protein END3 OS=Candida albicans (strain SC5314 / ATCC MYA-2876) OX=237561 GN=END3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959B26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3D75FAB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23E3CD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BM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8B146E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ncharacterized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020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3FA896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4B6ED4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21F8D6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T3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F80833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688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0374DF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D8D22B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8B9698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sz w:val="24"/>
                <w:szCs w:val="24"/>
              </w:rPr>
              <w:t>Q5A4M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C12246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sz w:val="24"/>
                <w:szCs w:val="24"/>
              </w:rPr>
              <w:t>Malate dehydrogenase (Oxaloacetate-decarboxylating) OS=Candida albicans (strain SC5314 / ATCC MYA-2876) OX=237561 GN=MAE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F0A69E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sz w:val="24"/>
                <w:szCs w:val="24"/>
              </w:rPr>
              <w:t>-9.97</w:t>
            </w:r>
          </w:p>
        </w:tc>
      </w:tr>
      <w:tr w:rsidR="00BD0418" w:rsidRPr="00B1737D" w14:paraId="6D61836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A7902F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IN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F73CB0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AD-dependent malic enzyme, mitochondrial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177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84154D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2B13898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0FA7C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FU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490C17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72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05AEBC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367CA71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78F08C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A2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54FCDB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ncharacterized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30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194047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813869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723175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RU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84333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tin-related protein 2/3 complex subunit 4 OS=Candida albicans (strain SC5314 / ATCC MYA-2876) OX=237561 GN=ARC19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516003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E5BAA8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01E25D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0H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F9DA5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lyubiquitin-binding protein OS=Candida albicans (strain SC5314 / ATCC MYA-2876) OX=237561 GN=orf19.583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DD5CE6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3C7EA8B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DA9822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JM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AF2600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biquitin fusion degradation protein 1 OS=Candida albicans (strain WO-1) OX=294748 GN=CAWG_0404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F5B4BF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36ED93E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21A2CD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AU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13845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ncharacterized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73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6BDB5A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74CE862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3505B3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JH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CC8135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399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29AB99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4CF04A9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1FE98F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LN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F3FC23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154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C0A29B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9.97</w:t>
            </w:r>
          </w:p>
        </w:tc>
      </w:tr>
      <w:tr w:rsidR="00BD0418" w:rsidRPr="00B1737D" w14:paraId="321E276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96A8AA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UB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754FB0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ligo-1,6-glucosidase IMA1 OS=Candida albicans (strain SC5314 / ATCC MYA-2876) OX=237561 GN=MAL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2304D9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91</w:t>
            </w:r>
          </w:p>
        </w:tc>
      </w:tr>
      <w:tr w:rsidR="00BD0418" w:rsidRPr="00B1737D" w14:paraId="79CDC7D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9D94F3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0275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0C0B37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pha-glucosidase OS=Candida albicans OX=5476 GN=MAL2 PE=1 SV=4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BB0D4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91</w:t>
            </w:r>
          </w:p>
        </w:tc>
      </w:tr>
      <w:tr w:rsidR="00BD0418" w:rsidRPr="00B1737D" w14:paraId="3AD400A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67982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T8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E90C6F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peroxide dismutase OS=Candida albicans (strain WO-1) OX=294748 GN=CAWG_05368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32DB05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24</w:t>
            </w:r>
          </w:p>
        </w:tc>
      </w:tr>
      <w:tr w:rsidR="00BD0418" w:rsidRPr="00B1737D" w14:paraId="69CDD41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22A06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JN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13F6BB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uperoxide dismut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SOD3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91445F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24</w:t>
            </w:r>
          </w:p>
        </w:tc>
      </w:tr>
      <w:tr w:rsidR="00BD0418" w:rsidRPr="00B1737D" w14:paraId="0E50AD3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84DBC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R9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9489E9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_PNPOx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omain-containing protein OS=Candida albicans (strain WO-1) OX=294748 GN=CAWG_0459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1F991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08</w:t>
            </w:r>
          </w:p>
        </w:tc>
      </w:tr>
      <w:tr w:rsidR="00BD0418" w:rsidRPr="00B1737D" w14:paraId="0968A49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81170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GF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017575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yridoxal 5'-phosphate synthase OS=Candida albicans (strain SC5314 / ATCC MYA-2876) OX=237561 GN=orf19.42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A7F86F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08</w:t>
            </w:r>
          </w:p>
        </w:tc>
      </w:tr>
      <w:tr w:rsidR="00BD0418" w:rsidRPr="00B1737D" w14:paraId="5EE5504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E7E206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HD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7AEAF9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pyridoxamine 5'-phosphate oxidase ylr456w (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c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.4.3.5 (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np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/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mp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xidase ylr456w) (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npox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ylr456w))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5196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39324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6.08</w:t>
            </w:r>
          </w:p>
        </w:tc>
      </w:tr>
      <w:tr w:rsidR="00BD0418" w:rsidRPr="00B1737D" w14:paraId="342D489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E45A29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NC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07C2D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omain-containing protein OS=Candida albicans (strain WO-1) OX=294748 GN=CAWG_0138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6E32C7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86</w:t>
            </w:r>
          </w:p>
        </w:tc>
      </w:tr>
      <w:tr w:rsidR="00BD0418" w:rsidRPr="00B1737D" w14:paraId="2F1FC3A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8478D2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RP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BFEA3A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4/U6-U5 snRNP complex subunit OS=Candida albicans (strain SC5314 / ATCC MYA-2876) OX=237561 GN=LSM6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2D9F88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86</w:t>
            </w:r>
          </w:p>
        </w:tc>
      </w:tr>
      <w:tr w:rsidR="00BD0418" w:rsidRPr="00B1737D" w14:paraId="721CC71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0A2E16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1UAU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3AEC5B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CaJ7.0240 OS=Candida albicans OX=5476 GN=CaJ7.024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2E3395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78</w:t>
            </w:r>
          </w:p>
        </w:tc>
      </w:tr>
      <w:tr w:rsidR="00BD0418" w:rsidRPr="00B1737D" w14:paraId="5C5DFF0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50E34B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JN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D0A14D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xidored_FMN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omain-containing protein OS=Candida albicans (strain WO-1) OX=294748 GN=CAWG_0405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6CE88A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78</w:t>
            </w:r>
          </w:p>
        </w:tc>
      </w:tr>
      <w:tr w:rsidR="00BD0418" w:rsidRPr="00B1737D" w14:paraId="246A2DB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D0DB9D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0J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2A0129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bp7p OS=Candida albicans (strain SC5314 / ATCC MYA-2876) OX=237561 GN=EBP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1F6641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78</w:t>
            </w:r>
          </w:p>
        </w:tc>
      </w:tr>
      <w:tr w:rsidR="00BD0418" w:rsidRPr="00B1737D" w14:paraId="010FB9B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86835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4YKY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0D7353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PM-type phosphatase domain-containing protein OS=Candida albicans (strain WO-1) OX=294748 GN=CAWG_0150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B20B6C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67</w:t>
            </w:r>
          </w:p>
        </w:tc>
      </w:tr>
      <w:tr w:rsidR="00BD0418" w:rsidRPr="00B1737D" w14:paraId="22E1E50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353A2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KY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A8461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rotein phosphat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649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38EA87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67</w:t>
            </w:r>
          </w:p>
        </w:tc>
      </w:tr>
      <w:tr w:rsidR="00BD0418" w:rsidRPr="00B1737D" w14:paraId="65A6B79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F1B0FE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EG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C3F22F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do_ket_red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omain-containing protein OS=Candida albicans (strain WO-1) OX=294748 GN=CAWG_0092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D2DEB3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63</w:t>
            </w:r>
          </w:p>
        </w:tc>
      </w:tr>
      <w:tr w:rsidR="00BD0418" w:rsidRPr="00B1737D" w14:paraId="7A2A58C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7DDDE5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DE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5A6A7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do-keto reductase superfamily protein OS=Candida albicans (strain SC5314 / ATCC MYA-2876) OX=237561 GN=LPG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57BD1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63</w:t>
            </w:r>
          </w:p>
        </w:tc>
      </w:tr>
      <w:tr w:rsidR="00BD0418" w:rsidRPr="00B1737D" w14:paraId="0C22ECE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59E07E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92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AA1980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fd3p OS=Candida albicans (strain SC5314 / ATCC MYA-2876) OX=237561 GN=IFD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453565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63</w:t>
            </w:r>
          </w:p>
        </w:tc>
      </w:tr>
      <w:tr w:rsidR="00BD0418" w:rsidRPr="00B1737D" w14:paraId="0B40113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2E6B8A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WT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8469FA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tin-related protein 2/3 complex subunit 3 OS=Candida albicans (strain SC5314 / ATCC MYA-2876) OX=237561 GN=ARC18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866CFD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62</w:t>
            </w:r>
          </w:p>
        </w:tc>
      </w:tr>
      <w:tr w:rsidR="00BD0418" w:rsidRPr="00B1737D" w14:paraId="154579A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3E262D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IJ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EF5F0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ctin-related protein 2/3 complex subunit 3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125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C11786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62</w:t>
            </w:r>
          </w:p>
        </w:tc>
      </w:tr>
      <w:tr w:rsidR="00BD0418" w:rsidRPr="00B1737D" w14:paraId="5760F01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5592B9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C7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8EA79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biquitin carboxyl-terminal hydrolase OS=Candida albicans (strain SC5314 / ATCC MYA-2876) OX=237561 GN=UBP6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63C6E5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54</w:t>
            </w:r>
          </w:p>
        </w:tc>
      </w:tr>
      <w:tr w:rsidR="00BD0418" w:rsidRPr="00B1737D" w14:paraId="4C77EFB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CE88EC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L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0BB61D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biquitin carboxyl-terminal hydrolase OS=Candida albicans (strain WO-1) OX=294748 GN=CAWG_01329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FA5F36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54</w:t>
            </w:r>
          </w:p>
        </w:tc>
      </w:tr>
      <w:tr w:rsidR="00BD0418" w:rsidRPr="00B1737D" w14:paraId="01F7BEE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03420F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8TGW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AE163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transcriptional repressor OS=Candida albicans OX=5476 GN=SSN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3AA291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54</w:t>
            </w:r>
          </w:p>
        </w:tc>
      </w:tr>
      <w:tr w:rsidR="00BD0418" w:rsidRPr="00B1737D" w14:paraId="18B7ED9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862C8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DP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0AA466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nscription regulator OS=Candida albicans (strain SC5314 / ATCC MYA-2876) OX=237561 GN=SSN6 PE=1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F5AC80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54</w:t>
            </w:r>
          </w:p>
        </w:tc>
      </w:tr>
      <w:tr w:rsidR="00BD0418" w:rsidRPr="00B1737D" w14:paraId="2D3C94D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3226CC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P6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AB5087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PR_REGION domain-containing protein OS=Candida albicans (strain WO-1) OX=294748 GN=CAWG_030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E12406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54</w:t>
            </w:r>
          </w:p>
        </w:tc>
      </w:tr>
      <w:tr w:rsidR="00BD0418" w:rsidRPr="00B1737D" w14:paraId="5592A5E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826E0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SU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67FC45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P-dependent (S)-NAD(P)H-hydrate dehydratase OS=Candida albicans (strain WO-1) OX=294748 GN=CAWG_05164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E9C847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51</w:t>
            </w:r>
          </w:p>
        </w:tc>
      </w:tr>
      <w:tr w:rsidR="00BD0418" w:rsidRPr="00B1737D" w14:paraId="1713F69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5F3F65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IR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B3F77B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TP-dependent (S)-NAD(P)H-hydrate dehydrat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216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CE0CC8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51</w:t>
            </w:r>
          </w:p>
        </w:tc>
      </w:tr>
      <w:tr w:rsidR="00BD0418" w:rsidRPr="00B1737D" w14:paraId="40F64BF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3E8EA7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M6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9785DC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P-dependent (S)-NAD(P)H-hydrate dehydratase OS=Candida albicans (strain SC5314 / ATCC MYA-2876) OX=237561 GN=CAALFM_C602030CA PE=3 SV=2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9B287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51</w:t>
            </w:r>
          </w:p>
        </w:tc>
      </w:tr>
      <w:tr w:rsidR="00BD0418" w:rsidRPr="00B1737D" w14:paraId="2492170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3CDE4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RL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CBD45E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inotran_1_2 domain-containing protein OS=Candida albicans (strain SC5314 / ATCC MYA-2876) OX=237561 GN=CAALFM_CR00130CA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430860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47</w:t>
            </w:r>
          </w:p>
        </w:tc>
      </w:tr>
      <w:tr w:rsidR="00BD0418" w:rsidRPr="00B1737D" w14:paraId="11D3686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38A3DA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KK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96B64B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minotransfer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515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8048E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47</w:t>
            </w:r>
          </w:p>
        </w:tc>
      </w:tr>
      <w:tr w:rsidR="00BD0418" w:rsidRPr="00B1737D" w14:paraId="5865024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6580D4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NB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B01636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inotran_1_2 domain-containing protein OS=Candida albicans (strain WO-1) OX=294748 GN=CAWG_0137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F4F831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47</w:t>
            </w:r>
          </w:p>
        </w:tc>
      </w:tr>
      <w:tr w:rsidR="00BD0418" w:rsidRPr="00B1737D" w14:paraId="56B0AB2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615B15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B9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940417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ranched-chain-amino-acid aminotransfer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888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11D938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46</w:t>
            </w:r>
          </w:p>
        </w:tc>
      </w:tr>
      <w:tr w:rsidR="00BD0418" w:rsidRPr="00B1737D" w14:paraId="4AEA8E2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2A2071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IA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CF647E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ranched-chain-amino-acid aminotransferase OS=Candida albicans (strain WO-1) OX=294748 GN=CAWG_04179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F32621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46</w:t>
            </w:r>
          </w:p>
        </w:tc>
      </w:tr>
      <w:tr w:rsidR="00BD0418" w:rsidRPr="00B1737D" w14:paraId="0411D50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35D7BF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H4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46972D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ranched-chain-amino-acid aminotransferase OS=Candida albicans (strain SC5314 / ATCC MYA-2876) OX=237561 GN=BAT2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C689B1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46</w:t>
            </w:r>
          </w:p>
        </w:tc>
      </w:tr>
      <w:tr w:rsidR="00BD0418" w:rsidRPr="00B1737D" w14:paraId="29FD8DE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B25950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IV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BD4001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ADP-dependent alcohol dehydrogen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27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F137F0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44</w:t>
            </w:r>
          </w:p>
        </w:tc>
      </w:tr>
      <w:tr w:rsidR="00BD0418" w:rsidRPr="00B1737D" w14:paraId="1165613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F3AC17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FX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C1DFD6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-complex protein 1 subunit delta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265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58F31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43</w:t>
            </w:r>
          </w:p>
        </w:tc>
      </w:tr>
      <w:tr w:rsidR="00BD0418" w:rsidRPr="00B1737D" w14:paraId="6885316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94EC6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TV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E14C43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cystathionine beta-lyase OS=Candida albicans (strain SC5314 / ATCC MYA-2876) OX=237561 GN=CAALFM_CR09010CA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DB7A01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41</w:t>
            </w:r>
          </w:p>
        </w:tc>
      </w:tr>
      <w:tr w:rsidR="00BD0418" w:rsidRPr="00B1737D" w14:paraId="1FD558E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8C411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DA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4DAB5F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ma1p OS=Candida albicans (strain SC5314 / ATCC MYA-2876) OX=237561 GN=FMA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583796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41</w:t>
            </w:r>
          </w:p>
        </w:tc>
      </w:tr>
      <w:tr w:rsidR="00BD0418" w:rsidRPr="00B1737D" w14:paraId="3A642FF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6C18D9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EJ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A6269C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0949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C808B1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41</w:t>
            </w:r>
          </w:p>
        </w:tc>
      </w:tr>
      <w:tr w:rsidR="00BD0418" w:rsidRPr="00B1737D" w14:paraId="63D02BF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0901AC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SP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360F3A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511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9711F7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7</w:t>
            </w:r>
          </w:p>
        </w:tc>
      </w:tr>
      <w:tr w:rsidR="00BD0418" w:rsidRPr="00B1737D" w14:paraId="355ED1C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433442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4YI5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DCA401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376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309ADD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6</w:t>
            </w:r>
          </w:p>
        </w:tc>
      </w:tr>
      <w:tr w:rsidR="00BD0418" w:rsidRPr="00B1737D" w14:paraId="377ED04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1A2430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KZ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8F2B3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564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1E19E3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6</w:t>
            </w:r>
          </w:p>
        </w:tc>
      </w:tr>
      <w:tr w:rsidR="00BD0418" w:rsidRPr="00B1737D" w14:paraId="172D1A8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7095E7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F9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D7A65F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RNA export receptor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030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BA72B1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6</w:t>
            </w:r>
          </w:p>
        </w:tc>
      </w:tr>
      <w:tr w:rsidR="00BD0418" w:rsidRPr="00B1737D" w14:paraId="2AF521B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8605D1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JK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3E08C0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402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868E3B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5</w:t>
            </w:r>
          </w:p>
        </w:tc>
      </w:tr>
      <w:tr w:rsidR="00BD0418" w:rsidRPr="00B1737D" w14:paraId="5F762F1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91B972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GR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28301B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157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6E6CDE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5</w:t>
            </w:r>
          </w:p>
        </w:tc>
      </w:tr>
      <w:tr w:rsidR="00BD0418" w:rsidRPr="00B1737D" w14:paraId="3777DE1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3F9A88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AR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BC3F43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RNA biogenesis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706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77D281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5</w:t>
            </w:r>
          </w:p>
        </w:tc>
      </w:tr>
      <w:tr w:rsidR="00BD0418" w:rsidRPr="00B1737D" w14:paraId="59B7B63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C8FC2C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KG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22FABB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742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9DACB5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4</w:t>
            </w:r>
          </w:p>
        </w:tc>
      </w:tr>
      <w:tr w:rsidR="00BD0418" w:rsidRPr="00B1737D" w14:paraId="433E136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7D6B5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P1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30EEDD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2949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EC629C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4</w:t>
            </w:r>
          </w:p>
        </w:tc>
      </w:tr>
      <w:tr w:rsidR="00BD0418" w:rsidRPr="00B1737D" w14:paraId="2EA3F69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F7C6D3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8Y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376429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ncharacterized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91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AE5D83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2</w:t>
            </w:r>
          </w:p>
        </w:tc>
      </w:tr>
      <w:tr w:rsidR="00BD0418" w:rsidRPr="00B1737D" w14:paraId="0AF2C9A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337E5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ZI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269A05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353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9396C0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</w:t>
            </w:r>
          </w:p>
        </w:tc>
      </w:tr>
      <w:tr w:rsidR="00BD0418" w:rsidRPr="00B1737D" w14:paraId="736D8E4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F2DBA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4YIH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85D21C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425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7E5BC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</w:t>
            </w:r>
          </w:p>
        </w:tc>
      </w:tr>
      <w:tr w:rsidR="00BD0418" w:rsidRPr="00B1737D" w14:paraId="35E7749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CF918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BG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B3D5CB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itochondrial morphogenesis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95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C1AA9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3</w:t>
            </w:r>
          </w:p>
        </w:tc>
      </w:tr>
      <w:tr w:rsidR="00BD0418" w:rsidRPr="00B1737D" w14:paraId="5C06AF0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B70B4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GF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DB81F7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ysophospholip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(strain SC5314 / ATCC MYA-2876) OX=237561 GN=PLB4.5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B9C737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8</w:t>
            </w:r>
          </w:p>
        </w:tc>
      </w:tr>
      <w:tr w:rsidR="00BD0418" w:rsidRPr="00B1737D" w14:paraId="03DB51D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774FFE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J9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E8AE7E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ysophospholip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(strain WO-1) OX=294748 GN=CAWG_039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1EFB40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8</w:t>
            </w:r>
          </w:p>
        </w:tc>
      </w:tr>
      <w:tr w:rsidR="00BD0418" w:rsidRPr="00B1737D" w14:paraId="4FC66C1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FDF1C9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CJ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D57A56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ochondrial 54S ribosomal protein YmL41 OS=Candida albicans (strain SC5314 / ATCC MYA-2876) OX=237561 GN=MRP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670C87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7</w:t>
            </w:r>
          </w:p>
        </w:tc>
      </w:tr>
      <w:tr w:rsidR="00BD0418" w:rsidRPr="00B1737D" w14:paraId="5F0C5D3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A2DB4C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6V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67D0AE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60S ribosomal protein L41, mitochondrial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147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617831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7</w:t>
            </w:r>
          </w:p>
        </w:tc>
      </w:tr>
      <w:tr w:rsidR="00BD0418" w:rsidRPr="00B1737D" w14:paraId="4D2590A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8612E1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Z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33144A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422911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ECB1B4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52A1F7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Y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C0614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040535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F213D4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0E192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D5W9L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8B304A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6C719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45DF9A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93915D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F1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E07269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360D1D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8E0409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43FFE8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7SEW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6150A2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032D34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BA9319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E1A5C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2M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453334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6E35E6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B9D10A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4E0531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V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CE035A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07821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3912F2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39428E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Z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5F166F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9086ED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5C6274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3C9FCF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2MV5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6F9C8B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7954D5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8790C4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DDCB84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DRL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795BF6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6DC9CD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ABA0F7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6D9513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DRM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A0D9F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79E309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78A3E9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EEFBAD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Y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DDED06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7EE99A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5668E3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D90F2C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2L0P1A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CBEFC7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 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5E8F75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CCEA48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A6AAF3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0LVD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9D1C08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ED2ECA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D80F30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E8BB1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2L0P1B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0180FA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 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61CE4C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5CB74B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6F8BD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7RMJ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F8C617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7835E7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DBD9BD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9494B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7DRM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BE3329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619903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D9D749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E1154F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8J2U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9F6306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4AA8AD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B4E869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C8F4CF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M3LD4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088F79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18F8E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B20EB4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E8EA08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V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0B057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81B51E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B18A45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8EDA6C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061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024FB4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 demethylase OS=Candida albicans (strain SC5314 / ATCC MYA-2876) OX=237561 GN=ERG11 PE=1 SV=2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5C9002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46C27A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B64E6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Y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8DE7CD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A68756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C6465D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43A70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8XRD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0F27DF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1D6E6E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C9BD9B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2A4892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10A0T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D2D998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96757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8009C8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1FC5F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W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9E5D4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12588D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1B5BC3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A81551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Y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EA909E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5EC9FA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A4A09C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40319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Z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5EE47B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142C9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C3E2F7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566E2D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7DRL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71995D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1A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B955DD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DE0647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8AFB5B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Y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7DAB3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C26F7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724329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47C2D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2Z3EBF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AEAB81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 demethylase (Fragment) OS=Candida albicans OX=5476 GN=ERG1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9A5C28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1DD6C9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2B4E51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4B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0C5FD0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6889C3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01769A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69C378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F0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209DE0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F9772A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3593ED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D3C3F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4JEK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B5613F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 demethylase (Fragment) OS=Candida albicans OX=5476 GN=ERG1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048C92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EAF197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1CBE8D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8J2U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6B03ED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266D9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382B8F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E70A3E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1JT1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24D8FB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48E55E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76D08E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8FEB61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T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E9C92C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7B8CBB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94ADAD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CFA2C7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9P4V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489198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P51 variant 3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AA4A4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E01A08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7BA6DD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U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61444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28CC8D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1D0492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F78D66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V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9C6FC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1E2B8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22857E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E9438C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7SEW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7525C8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DB41F7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06D7BE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0C0DE7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Y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223086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506C9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F76D03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338556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F0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330C7C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16DE1A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223C0A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C1F5E5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1JT1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A7339E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181F86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A67385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0A22E0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M3LBI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8CC32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CBA840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43F539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4E82B0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6Q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9C6AC5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5CD68E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ACBEF2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C75CB1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6Q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DFD6DB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E6744E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1EC78B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CA331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Y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BBFC4E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6F2211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D448E7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7DF42D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5B79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B142DD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OS=Candida albicans OX=5476 GN=erg11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02E5A2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7DA18B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A1A22F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9P4V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7BCB00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P51 variant 2 OS=Candida albicans OX=5476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CBADDC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B8C0DD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4F2278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7RGZ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8E2343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8FAE0B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8CCBD9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6FCF6B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8UAA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192522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566836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B361A9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19257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7RH1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6383BB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657A3D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06024B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5A713B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7SEV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5ACD6F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2BF4FA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193731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36D794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9P4W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9D1F80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P51 variant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725D61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1538C1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0B33CC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8Y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72F8F1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6901A7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18BF2B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D3302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X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8EC7F5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3DF1DE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41A7D9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0EAA28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Z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46B002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7F16E1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C502F5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750098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X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4896DE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74B3C2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3544EB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B35D24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7BZD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AD109A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1A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06BD1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DFD6F2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45DB4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Z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9DEA40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D47FE8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7A940B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E9DA4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DRM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0CDD53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378AD9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EF23D2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323AC4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W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A9501C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172DF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032D9E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E20D1D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8X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C1FFD2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24084C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3BF59F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9DE46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F1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F3C4B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720789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E983FE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EEAAD5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9UVT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C0902A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 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0B799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FF7601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1D987D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HK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13C4E8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19D05E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A5232C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02EBDD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9UVT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C36506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 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AB8459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5ACC7E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E71F6D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V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517A97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7CE054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50C0DA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07E17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W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0472CA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589083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2CBEEC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A748F0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F1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49F740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432254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ABFCA2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493282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Z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C78F37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720A75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1FC4D0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ABA4FE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X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898D4D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A2A409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9A92C1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722CDA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S6JYW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D38FCB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E435F3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0C472A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A0DE13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2IPI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1852FC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 demethylase (Fragment) OS=Candida albicans OX=5476 GN=ERG1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D85CAD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C57DC7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B6E450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X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05A32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F46708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0DEA24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1B2696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A7RH4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4832F2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7B39EC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3F5C09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803D51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2N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61354C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EA9678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E4C830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5EB630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Z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24330D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6B5FA3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FBCC31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84B207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U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5298AA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5B8706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2E51BC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794E8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F0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69AECB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07927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C0EA12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A6839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5AGS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B7C501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B197E4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A89A07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848CE2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W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C18789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1D81AD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24920D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CDDB5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8XRD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07E03D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D65B7C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64EF05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A7EC5F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V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C7E06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9BEC3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8C3ACB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D663EA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HK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67E3D6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40542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84B1BF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5C5A09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U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9AF0FA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BF8867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1DBBE7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47C5D9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X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21F771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C28BCB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3A2DB6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627F31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4B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5A4A0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7AB59D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2F113B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9C71A9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A7RGX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654D4F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F7B296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D62F4A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58D1FB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8J2U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20705C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27569A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1B6CE3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8505B0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7RH5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DBFDF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4EFE1D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E6841F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D12E6A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F1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927957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E9DFFB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68D062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0B7477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7RIU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23D9CE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0B97A1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322E51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B325C3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Z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609737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39E836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F14F5B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CBBC72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2Z3EE4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AD3D93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 demethylase (Fragment) OS=Candida albicans OX=5476 GN=ERG1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C4005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2F64DB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222FBC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10A0P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32268E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A1F045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23332C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E0FD2E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F0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01A999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783467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A35416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130A7B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W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29E9E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A2BB7C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3386DF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81AE18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2M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A4B2BC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0DC01A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A56C3F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6E0425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W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45F30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2E5861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169443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DA9259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7SEX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D12D3B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64FE0A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A1FF52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E6B205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7RH1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EC477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21C135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FC4082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70DE59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8XRD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B2E943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4F82C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3C8A32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E7A7EF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Y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C66854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412E4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9A572B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32920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D5W9L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BC48A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DFACD5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16A2E5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B2F32C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HJ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CBB8A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1B5AAE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256F43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181ACE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I4C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6D220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p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63CB77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8EE031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CE3033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W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BFE77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C3FDC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3B4012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DF935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6R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C9714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B0B832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DA9784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B9E25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HJ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D1210B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9174B1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217C3E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977B5A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Z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0807F3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C9C453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A08D92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4C2EBA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S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4D645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B2B5FD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F8D284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07EA3F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110A0M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565714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FB6B6B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687299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54E3D4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8XRD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591835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A68837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56C655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A527D4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9UVT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99C48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 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B8918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543A77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A77AFE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S6JYW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CA4758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C3DADD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7D4389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F7C524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D5W9R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F6D43A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DC98A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2F6051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38C6A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345T73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CEFC18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4E0E67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1D9F7D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32E6DD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I4C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737CDA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p OS=Candida albicans OX=5476 GN=ERG11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2DA757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AB1216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2055B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Y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291558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C8A8F8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6868D0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85C6EA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Y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D0EA40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5B7C8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55782B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2DD58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7RIU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09261F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AC5E7B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2ED338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93D9C0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D5W9L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B97058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BBB7E6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9CAF87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0DE6A0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DRM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F9774C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067D10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D072A5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AAB084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7DRM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E68AD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0C4E8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F36D8B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6F124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DRL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C0C60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1D04D6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722418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624ABF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X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7E5E12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8FB2E0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6AE99F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838903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1SSK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D0256D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DCA586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E8A0C4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355B98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F0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ABB426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CEEC1B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DC0201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104E8D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W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4644D2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6F19A7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010509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E9B460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3VDI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5D96AC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0E158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554A78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CF103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8X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513D06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42E0A7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3EE75C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BACD3E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DRL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04AB65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D41E4A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09EA77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E28035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DRL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01604F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7C94D1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5E802C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18B911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V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249174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90F2A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D1BEC7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0BF963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7RMJ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0F364F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476656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A77B4D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34A79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A0Y8X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B1E446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33384B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CA169F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D60FA0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2Z3EHB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C642C7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 demethylase (Fragment) OS=Candida albicans OX=5476 GN=ERG1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A0BAAB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A0D498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76A7AF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8XRD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AFB96C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0D4AD6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84EA9E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ACA4BE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X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DCDEB6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FCCA12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A4D5DF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CDA17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V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5B451A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1AC4E8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48B8CBB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51BC80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3Q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5D52D2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E30FF2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314273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46CEC5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D5WAE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1B2FDC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ABD81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3E519D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730BD2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QW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3D52AC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51 OS=Candida albicans (strain WO-1) OX=294748 GN=CAWG_0446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3D600A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57407D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71DD00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7BZE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DC39FB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1A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4D25E2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53C295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F5DA9F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Z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74EEB2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9A049C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32F549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00BEA9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2M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4329A5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457B10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D1E603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9CC6EF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DRM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2CA7C6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D12965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C89505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15F26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9UVT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A479B2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8172F9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F5297E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ADB814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8XRD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1FA732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0217A0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66D9C3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E99AE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F0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8C02A0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F18D34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30216A0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60DB80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10A0L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759AF2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6A2018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5BBE08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CECEA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A0Y6R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7E762C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rg11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2C61FB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9EB354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3A1C9E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8J06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0CC77F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F23C28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2702217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F68868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DRM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7FE457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0BC68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C71836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7CB7F3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EX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4DC53C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38690E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CD8318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9CBA51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7RYU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48961E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57DF97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77A46DC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CF200E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10A0N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B1A9D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71264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68BEB0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A159CD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S6JYW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A2E49F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-demethylase OS=Candida albicans OX=5476 GN=ERG11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CD806D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25E88A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0C3715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2Z3EEB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4DFC04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450 lanosterol 14-alpha demethylase (Fragment) OS=Candida albicans OX=5476 GN=ERG1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6DFCA3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729800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FAE8B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7SF0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628878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BE339B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697090A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E22BF3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7SF1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60DFC1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P-450 lanosterol 14-alpha-demethylase (Fragment) OS=Candida albicans OX=5476 GN=ERG1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18DD6A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02A901F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E69EAF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R8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06834E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Fe-4S ferredoxin-type domain-containing protein OS=Candida albicans (strain WO-1) OX=294748 GN=CAWG_0458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8C2C26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B3DE5B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8BD806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NB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8F3CC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electron-transferring-flavoprotein dehydrogenase OS=Candida albicans (strain SC5314 / ATCC MYA-2876) OX=237561 GN=orf19.317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BECEC9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593CD1F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0A2EE3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HC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59A293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lectron transfer flavoprotein-ubiquinone oxidoreductase, mitochondrial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518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62C36B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5</w:t>
            </w:r>
          </w:p>
        </w:tc>
      </w:tr>
      <w:tr w:rsidR="00BD0418" w:rsidRPr="00B1737D" w14:paraId="1743421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D50D53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Q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111687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003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3E0846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4</w:t>
            </w:r>
          </w:p>
        </w:tc>
      </w:tr>
      <w:tr w:rsidR="00BD0418" w:rsidRPr="00B1737D" w14:paraId="42EBE2B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A4B90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FW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FE5DE3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723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089D63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4</w:t>
            </w:r>
          </w:p>
        </w:tc>
      </w:tr>
      <w:tr w:rsidR="00BD0418" w:rsidRPr="00B1737D" w14:paraId="5551199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E6514B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FR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6D8A96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ncharacterized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200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0E827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2</w:t>
            </w:r>
          </w:p>
        </w:tc>
      </w:tr>
      <w:tr w:rsidR="00BD0418" w:rsidRPr="00B1737D" w14:paraId="4365303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350D72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MR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F59FC2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458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A2C5FD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2</w:t>
            </w:r>
          </w:p>
        </w:tc>
      </w:tr>
      <w:tr w:rsidR="00BD0418" w:rsidRPr="00B1737D" w14:paraId="0005965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BF887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HN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86F3BD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358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E5723C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2</w:t>
            </w:r>
          </w:p>
        </w:tc>
      </w:tr>
      <w:tr w:rsidR="00BD0418" w:rsidRPr="00B1737D" w14:paraId="3718F86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1654EC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4YT2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68C644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D_REPEATS_REGION domain-containing protein OS=Candida albicans (strain WO-1) OX=294748 GN=CAWG_0572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2F0487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1</w:t>
            </w:r>
          </w:p>
        </w:tc>
      </w:tr>
      <w:tr w:rsidR="00BD0418" w:rsidRPr="00B1737D" w14:paraId="3AFA81A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3FEC5A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JV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FF1C55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Histone acetyltransferase subunit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7363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92CE9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1</w:t>
            </w:r>
          </w:p>
        </w:tc>
      </w:tr>
      <w:tr w:rsidR="00BD0418" w:rsidRPr="00B1737D" w14:paraId="5D7F822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74D75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3MPF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1B117A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CaJ7.s008 OS=Candida albicans OX=5476 GN=CaJ7.s00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1E446D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</w:t>
            </w:r>
          </w:p>
        </w:tc>
      </w:tr>
      <w:tr w:rsidR="00BD0418" w:rsidRPr="00B1737D" w14:paraId="3DB4830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FB0BB0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TP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A02EEF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554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D96CFF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</w:t>
            </w:r>
          </w:p>
        </w:tc>
      </w:tr>
      <w:tr w:rsidR="00BD0418" w:rsidRPr="00B1737D" w14:paraId="7D3C63E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113970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8718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794FE0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ystein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sulfur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mitochondrial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ltosa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X=5479 GN=SPL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9E2CF6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15</w:t>
            </w:r>
          </w:p>
        </w:tc>
      </w:tr>
      <w:tr w:rsidR="00BD0418" w:rsidRPr="00B1737D" w14:paraId="1159637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0D2B1C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LM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DFACCC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NA cytidine acetyltransfer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NAT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98EAB9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14</w:t>
            </w:r>
          </w:p>
        </w:tc>
      </w:tr>
      <w:tr w:rsidR="00BD0418" w:rsidRPr="00B1737D" w14:paraId="57B04FD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D48F0F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LP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2512AC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NA cytidine acetyltransferase OS=Candida albicans (strain WO-1) OX=294748 GN=NAT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EE3794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14</w:t>
            </w:r>
          </w:p>
        </w:tc>
      </w:tr>
      <w:tr w:rsidR="00BD0418" w:rsidRPr="00B1737D" w14:paraId="073AB7B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1F4BE8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EM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53E3AC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ell wall biogenesis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644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F62AAA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13</w:t>
            </w:r>
          </w:p>
        </w:tc>
      </w:tr>
      <w:tr w:rsidR="00BD0418" w:rsidRPr="00B1737D" w14:paraId="47FF1A0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2A7C87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KH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9C272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cm15p OS=Candida albicans (strain SC5314 / ATCC MYA-2876) OX=237561 GN=ECM1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3A6906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13</w:t>
            </w:r>
          </w:p>
        </w:tc>
      </w:tr>
      <w:tr w:rsidR="00BD0418" w:rsidRPr="00B1737D" w14:paraId="521F26F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0978C5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A7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0EFA5B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eiosis-specific transcription factor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51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4B6567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11</w:t>
            </w:r>
          </w:p>
        </w:tc>
      </w:tr>
      <w:tr w:rsidR="00BD0418" w:rsidRPr="00B1737D" w14:paraId="6AD6BCC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02673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CU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E1C531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nscription factor OS=Candida albicans (strain SC5314 / ATCC MYA-2876) OX=237561 GN=NDT8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FAC94D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11</w:t>
            </w:r>
          </w:p>
        </w:tc>
      </w:tr>
      <w:tr w:rsidR="00BD0418" w:rsidRPr="00B1737D" w14:paraId="5A7F7F3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B14A20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IY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19936C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DT80 domain-containing protein OS=Candida albicans (strain WO-1) OX=294748 GN=CAWG_0379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DD6F4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11</w:t>
            </w:r>
          </w:p>
        </w:tc>
      </w:tr>
      <w:tr w:rsidR="00BD0418" w:rsidRPr="00B1737D" w14:paraId="1C4B149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8404DA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EJ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5EEDB8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095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767985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04</w:t>
            </w:r>
          </w:p>
        </w:tc>
      </w:tr>
      <w:tr w:rsidR="00BD0418" w:rsidRPr="00B1737D" w14:paraId="5CBA5A5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761FBC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DA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5043AE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piapterin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reductase family protein OS=Candida albicans (strain SC5314 / ATCC MYA-2876) OX=237561 GN=orf19.5194.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E55CD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04</w:t>
            </w:r>
          </w:p>
        </w:tc>
      </w:tr>
      <w:tr w:rsidR="00BD0418" w:rsidRPr="00B1737D" w14:paraId="70B8243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42841B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IT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76F38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oatomer subunit beta'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245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0D905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04</w:t>
            </w:r>
          </w:p>
        </w:tc>
      </w:tr>
      <w:tr w:rsidR="00BD0418" w:rsidRPr="00B1737D" w14:paraId="15A9C77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351E17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PV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74469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atomer subunit beta' OS=Candida albicans (strain SC5314 / ATCC MYA-2876) OX=237561 GN=SEC27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6898B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04</w:t>
            </w:r>
          </w:p>
        </w:tc>
      </w:tr>
      <w:tr w:rsidR="00BD0418" w:rsidRPr="00B1737D" w14:paraId="07D6904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D55556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SS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DB9327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atomer subunit beta' OS=Candida albicans (strain WO-1) OX=294748 GN=CAWG_0514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4D2035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04</w:t>
            </w:r>
          </w:p>
        </w:tc>
      </w:tr>
      <w:tr w:rsidR="00BD0418" w:rsidRPr="00B1737D" w14:paraId="0C9289E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D69905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IE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5D33B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421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397408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02</w:t>
            </w:r>
          </w:p>
        </w:tc>
      </w:tr>
      <w:tr w:rsidR="00BD0418" w:rsidRPr="00B1737D" w14:paraId="4B9ADEB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CC1324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JU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AB2424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olyamine acetyltransfer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7350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3A492A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</w:t>
            </w:r>
          </w:p>
        </w:tc>
      </w:tr>
      <w:tr w:rsidR="00BD0418" w:rsidRPr="00B1737D" w14:paraId="5EC3FBF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F60033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L6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167B61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ADH-ubiquinone oxidoreduct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760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2C2304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</w:t>
            </w:r>
          </w:p>
        </w:tc>
      </w:tr>
      <w:tr w:rsidR="00BD0418" w:rsidRPr="00B1737D" w14:paraId="0B2FD94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FA65EE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NK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C94209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nscription initiation factor TFIID subunit 10 OS=Candida albicans (strain WO-1) OX=294748 GN=CAWG_01465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9B2CB5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8</w:t>
            </w:r>
          </w:p>
        </w:tc>
      </w:tr>
      <w:tr w:rsidR="00BD0418" w:rsidRPr="00B1737D" w14:paraId="17BB9DE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5AFE26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88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78E0A5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nscription initiation factor TFIID subunit 10 OS=Candida albicans (strain SC5314 / ATCC MYA-2876) OX=237561 GN=CAALFM_CR01120CA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F2FCC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8</w:t>
            </w:r>
          </w:p>
        </w:tc>
      </w:tr>
      <w:tr w:rsidR="00BD0418" w:rsidRPr="00B1737D" w14:paraId="1C9F825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3A4602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KU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408D65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ranscription initiation factor TFIID subunit 10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612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2128C5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8</w:t>
            </w:r>
          </w:p>
        </w:tc>
      </w:tr>
      <w:tr w:rsidR="00BD0418" w:rsidRPr="00B1737D" w14:paraId="4AD2A3F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E57D9B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DW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B47FBF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Glutathione S-transfer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36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39B60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7</w:t>
            </w:r>
          </w:p>
        </w:tc>
      </w:tr>
      <w:tr w:rsidR="00BD0418" w:rsidRPr="00B1737D" w14:paraId="5DC892B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DE8DF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QD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9D0F2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2689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FF0390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7</w:t>
            </w:r>
          </w:p>
        </w:tc>
      </w:tr>
      <w:tr w:rsidR="00BD0418" w:rsidRPr="00B1737D" w14:paraId="3400E0D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2B05F4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Q8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343EB8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ST C-terminal domain-containing protein OS=Candida albicans (strain WO-1) OX=294748 GN=CAWG_0263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FAE7D1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7</w:t>
            </w:r>
          </w:p>
        </w:tc>
      </w:tr>
      <w:tr w:rsidR="00BD0418" w:rsidRPr="00B1737D" w14:paraId="545026C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0BEBF5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DX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0BF7CF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Glutathione S-transfer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37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D2AF6E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7</w:t>
            </w:r>
          </w:p>
        </w:tc>
      </w:tr>
      <w:tr w:rsidR="00BD0418" w:rsidRPr="00B1737D" w14:paraId="6BF9F9D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1ECBF7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JX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279246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functional glutathione transferase/peroxidase OS=Candida albicans (strain SC5314 / ATCC MYA-2876) OX=237561 GN=GTT1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C76286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7</w:t>
            </w:r>
          </w:p>
        </w:tc>
      </w:tr>
      <w:tr w:rsidR="00BD0418" w:rsidRPr="00B1737D" w14:paraId="56AD61E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FF1E2C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J2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D95BE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NA-binding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36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4CAE4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5</w:t>
            </w:r>
          </w:p>
        </w:tc>
      </w:tr>
      <w:tr w:rsidR="00BD0418" w:rsidRPr="00B1737D" w14:paraId="78B735A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49300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TS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68E4B3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orismat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utase OS=Candida albicans (strain SC5314 / ATCC MYA-2876) OX=237561 GN=ARO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BE91AD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5</w:t>
            </w:r>
          </w:p>
        </w:tc>
      </w:tr>
      <w:tr w:rsidR="00BD0418" w:rsidRPr="00B1737D" w14:paraId="0B34AA9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791D3B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9F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07490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orismat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ut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079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2CD5B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5</w:t>
            </w:r>
          </w:p>
        </w:tc>
      </w:tr>
      <w:tr w:rsidR="00BD0418" w:rsidRPr="00B1737D" w14:paraId="65CC84E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E80070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RQ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09A00D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ochondrial 54S ribosomal protein YmL8 OS=Candida albicans (strain SC5314 / ATCC MYA-2876) OX=237561 GN=MRPL8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F1F109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3</w:t>
            </w:r>
          </w:p>
        </w:tc>
      </w:tr>
      <w:tr w:rsidR="00BD0418" w:rsidRPr="00B1737D" w14:paraId="6B9E558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213DBD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ME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EE601A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itochondrial ribosomal protein, large subunit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3302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8DB2EC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3</w:t>
            </w:r>
          </w:p>
        </w:tc>
      </w:tr>
      <w:tr w:rsidR="00BD0418" w:rsidRPr="00B1737D" w14:paraId="3E5D983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44499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GA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6CB36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phosphatase regulator OS=Candida albicans (strain SC5314 / ATCC MYA-2876) OX=237561 GN=REG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CE6D3F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3</w:t>
            </w:r>
          </w:p>
        </w:tc>
      </w:tr>
      <w:tr w:rsidR="00BD0418" w:rsidRPr="00B1737D" w14:paraId="77C42E4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7A67EA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4YJ8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956B23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F1752 domain-containing protein (Fragment) OS=Candida albicans (strain WO-1) OX=294748 GN=CAWG_0389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E002CD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3</w:t>
            </w:r>
          </w:p>
        </w:tc>
      </w:tr>
      <w:tr w:rsidR="00BD0418" w:rsidRPr="00B1737D" w14:paraId="3CE83CB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C3070A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CF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95D76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ukaryotic initiation factor 4F subunit p150 homologu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293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19143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</w:t>
            </w:r>
          </w:p>
        </w:tc>
      </w:tr>
      <w:tr w:rsidR="00BD0418" w:rsidRPr="00B1737D" w14:paraId="7BD5489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46DC2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8X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1CC5AA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FYV4, mitochondrial OS=Candida albicans (strain SC5314 / ATCC MYA-2876) OX=237561 GN=FYV4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7BEBFE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89</w:t>
            </w:r>
          </w:p>
        </w:tc>
      </w:tr>
      <w:tr w:rsidR="00BD0418" w:rsidRPr="00B1737D" w14:paraId="3B70480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04F188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9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56DEC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GR domain-containing protein OS=Candida albicans (strain WO-1) OX=294748 GN=CAWG_012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5265AA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89</w:t>
            </w:r>
          </w:p>
        </w:tc>
      </w:tr>
      <w:tr w:rsidR="00BD0418" w:rsidRPr="00B1737D" w14:paraId="76E9FC0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D88177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PT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8F867A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P-dependent RNA helicase DBP3 OS=Candida albicans (strain SC5314 / ATCC MYA-2876) OX=237561 GN=DBP3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CAC3E9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84</w:t>
            </w:r>
          </w:p>
        </w:tc>
      </w:tr>
      <w:tr w:rsidR="00BD0418" w:rsidRPr="00B1737D" w14:paraId="51850F3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977466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D4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FD5BD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0429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5CE2C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84</w:t>
            </w:r>
          </w:p>
        </w:tc>
      </w:tr>
      <w:tr w:rsidR="00BD0418" w:rsidRPr="00B1737D" w14:paraId="535509D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8A645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EQ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DB84A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rotein transport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672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2084BE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83</w:t>
            </w:r>
          </w:p>
        </w:tc>
      </w:tr>
      <w:tr w:rsidR="00BD0418" w:rsidRPr="00B1737D" w14:paraId="5E0A9BA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067D2B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DP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A0BFD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idophosphoribosyltransfer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(strain WO-1) OX=294748 GN=CAWG_00646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919CE4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77</w:t>
            </w:r>
          </w:p>
        </w:tc>
      </w:tr>
      <w:tr w:rsidR="00BD0418" w:rsidRPr="00B1737D" w14:paraId="5B08691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8035D0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E3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414577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idophosphoribosyltransfer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(strain SC5314 / ATCC MYA-2876) OX=237561 GN=ADE4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B6D4BF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77</w:t>
            </w:r>
          </w:p>
        </w:tc>
      </w:tr>
      <w:tr w:rsidR="00BD0418" w:rsidRPr="00B1737D" w14:paraId="3033136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CB3BAA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8F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60D17E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idophosphoribosyltransfer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723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F59B9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77</w:t>
            </w:r>
          </w:p>
        </w:tc>
      </w:tr>
      <w:tr w:rsidR="00BD0418" w:rsidRPr="00B1737D" w14:paraId="64E7920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27B4B9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HG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F0F305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ochondrial 54S ribosomal protein YmL24/YmL14 OS=Candida albicans (strain SC5314 / ATCC MYA-2876) OX=237561 GN=orf19.82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4BEC06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75</w:t>
            </w:r>
          </w:p>
        </w:tc>
      </w:tr>
      <w:tr w:rsidR="00BD0418" w:rsidRPr="00B1737D" w14:paraId="2522EF8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2DAA86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B7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97B73A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ibosomal protein, large subunit, mitochondrial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860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010874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75</w:t>
            </w:r>
          </w:p>
        </w:tc>
      </w:tr>
      <w:tr w:rsidR="00BD0418" w:rsidRPr="00B1737D" w14:paraId="78621E9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84B2EF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I8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75559F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415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0689D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75</w:t>
            </w:r>
          </w:p>
        </w:tc>
      </w:tr>
      <w:tr w:rsidR="00BD0418" w:rsidRPr="00B1737D" w14:paraId="22E0449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73C41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NJ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DAA94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431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404AFF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67</w:t>
            </w:r>
          </w:p>
        </w:tc>
      </w:tr>
      <w:tr w:rsidR="00BD0418" w:rsidRPr="00B1737D" w14:paraId="5056CA2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0B534B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RH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2B450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467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A711C4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67</w:t>
            </w:r>
          </w:p>
        </w:tc>
      </w:tr>
      <w:tr w:rsidR="00BD0418" w:rsidRPr="00B1737D" w14:paraId="0742181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C96056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GI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259DB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YF domain-containing protein OS=Candida albicans (strain WO-1) OX=294748 GN=CAWG_0316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C4B13C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49</w:t>
            </w:r>
          </w:p>
        </w:tc>
      </w:tr>
      <w:tr w:rsidR="00BD0418" w:rsidRPr="00B1737D" w14:paraId="787BB79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DA3656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F3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074FC1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bulin-binding pre</w:t>
            </w:r>
            <w:r w:rsidR="00BF5DA9"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olding complex subunit OS=Candida albicans (strain SC5314 / ATCC MYA-2876) OX=237561 GN=orf19.230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2F83E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47</w:t>
            </w:r>
          </w:p>
        </w:tc>
      </w:tr>
      <w:tr w:rsidR="00BD0418" w:rsidRPr="00B1737D" w14:paraId="2C060CC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D3DFF1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9B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E7088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refoldin subunit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04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E42997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47</w:t>
            </w:r>
          </w:p>
        </w:tc>
      </w:tr>
      <w:tr w:rsidR="00BD0418" w:rsidRPr="00B1737D" w14:paraId="366B20F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F24D7A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QH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37205B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peroxide dismutase OS=Candida albicans (strain SC5314 / ATCC MYA-2876) OX=237561 GN=SOD3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8516A6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26</w:t>
            </w:r>
          </w:p>
        </w:tc>
      </w:tr>
      <w:tr w:rsidR="00BD0418" w:rsidRPr="00B1737D" w14:paraId="4C448FE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6DBBA9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4X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692AC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ibose phosphat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hosphokin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ubunit OS=Candida albicans (strain SC5314 / ATCC MYA-2876) OX=237561 GN=orf19.969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3E5A70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19</w:t>
            </w:r>
          </w:p>
        </w:tc>
      </w:tr>
      <w:tr w:rsidR="00BD0418" w:rsidRPr="00B1737D" w14:paraId="7C65D5C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D526AB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QG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DD4AC5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CR_hing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omain-containing protein OS=Candida albicans (strain WO-1) OX=294748 GN=CAWG_0272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2E593D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4</w:t>
            </w:r>
          </w:p>
        </w:tc>
      </w:tr>
      <w:tr w:rsidR="00BD0418" w:rsidRPr="00B1737D" w14:paraId="4CCE2E5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9C72D5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JT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923AB7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biquinol--cytochrome-c reductase subunit 6 OS=Candida albicans (strain SC5314 / ATCC MYA-2876) OX=237561 GN=orf19.913.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876B3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4</w:t>
            </w:r>
          </w:p>
        </w:tc>
      </w:tr>
      <w:tr w:rsidR="00BD0418" w:rsidRPr="00B1737D" w14:paraId="06BAF44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CD4C6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E0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9C94E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biquinol-cytochrome C reductase hinge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40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AD9F5E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4</w:t>
            </w:r>
          </w:p>
        </w:tc>
      </w:tr>
      <w:tr w:rsidR="00BD0418" w:rsidRPr="00B1737D" w14:paraId="6F688EB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D3A60C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CE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3A0488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t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rotein homolog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285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70A40E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94</w:t>
            </w:r>
          </w:p>
        </w:tc>
      </w:tr>
      <w:tr w:rsidR="00BD0418" w:rsidRPr="00B1737D" w14:paraId="6C412FC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937260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C2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3BA624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Heat shock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165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058730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91</w:t>
            </w:r>
          </w:p>
        </w:tc>
      </w:tr>
      <w:tr w:rsidR="00BD0418" w:rsidRPr="00B1737D" w14:paraId="73801F0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BD3B30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O7425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387C83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ucoamylase 1 OS=Candida albicans (strain SC5314 / ATCC MYA-2876) OX=237561 GN=GAM1 PE=1 SV=3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B18DA6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64</w:t>
            </w:r>
          </w:p>
        </w:tc>
      </w:tr>
      <w:tr w:rsidR="00BD0418" w:rsidRPr="00B1737D" w14:paraId="08AE8A3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53409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EW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86E42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ca2p OS=Candida albicans (strain SC5314 / ATCC MYA-2876) OX=237561 GN=GCA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9010F2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64</w:t>
            </w:r>
          </w:p>
        </w:tc>
      </w:tr>
      <w:tr w:rsidR="00BD0418" w:rsidRPr="00B1737D" w14:paraId="026B3AF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AF8DA9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D1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7E6835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ucoamylase 1 OS=Candida albicans (strain WO-1) OX=294748 GN=CAWG_00404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14941B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64</w:t>
            </w:r>
          </w:p>
        </w:tc>
      </w:tr>
      <w:tr w:rsidR="00BD0418" w:rsidRPr="00B1737D" w14:paraId="2CD8A8A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6C2BB2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TF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792865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pha-1,4 glucan phosphorylase OS=Candida albicans (strain WO-1) OX=294748 GN=CAWG_0545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B38607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51</w:t>
            </w:r>
          </w:p>
        </w:tc>
      </w:tr>
      <w:tr w:rsidR="00BD0418" w:rsidRPr="00B1737D" w14:paraId="43C766B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ECB64E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JJ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BEA3E3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lpha-1,4 glucan phosphoryl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7086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461B77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51</w:t>
            </w:r>
          </w:p>
        </w:tc>
      </w:tr>
      <w:tr w:rsidR="00BD0418" w:rsidRPr="00B1737D" w14:paraId="7AFAAA6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3BCF75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FY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36A86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rotein phosphatase regulatory subunit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273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8A55D5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8</w:t>
            </w:r>
          </w:p>
        </w:tc>
      </w:tr>
      <w:tr w:rsidR="00BD0418" w:rsidRPr="00B1737D" w14:paraId="14EF889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D68C69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GW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796F16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cogen debranching enzyme (Dextrin 6-alpha-D-glucosidase) OS=Candida albicans (strain WO-1) OX=294748 GN=CAWG_0330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4B8144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8</w:t>
            </w:r>
          </w:p>
        </w:tc>
      </w:tr>
      <w:tr w:rsidR="00BD0418" w:rsidRPr="00B1737D" w14:paraId="3A822EA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456FE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MN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86162C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functional 4-alpha-glucanotransferase/amylo-alpha-1,6-glucosidase OS=Candida albicans (strain SC5314 / ATCC MYA-2876) OX=237561 GN=GDB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B175E1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8</w:t>
            </w:r>
          </w:p>
        </w:tc>
      </w:tr>
      <w:tr w:rsidR="00BD0418" w:rsidRPr="00B1737D" w14:paraId="26587C8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F44149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GH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1D66B2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ncharacterized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479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9D9748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8</w:t>
            </w:r>
          </w:p>
        </w:tc>
      </w:tr>
      <w:tr w:rsidR="00BD0418" w:rsidRPr="00B1737D" w14:paraId="126DFBD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BAEB32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1D8PCP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81B53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e3p OS=Candida albicans (strain SC5314 / ATCC MYA-2876) OX=237561 GN=AGE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B58A2E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7</w:t>
            </w:r>
          </w:p>
        </w:tc>
      </w:tr>
      <w:tr w:rsidR="00BD0418" w:rsidRPr="00B1737D" w14:paraId="25E527E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062457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4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510879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P-ribosylation factor GTPase-activating protein GCS1 OS=Candida albicans (strain WO-1) OX=294748 GN=CAWG_0115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62F0BD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7</w:t>
            </w:r>
          </w:p>
        </w:tc>
      </w:tr>
      <w:tr w:rsidR="00BD0418" w:rsidRPr="00B1737D" w14:paraId="63411CB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33937C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71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51E1CE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DP-ribosylation factor GTPase-activating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21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F4849B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7</w:t>
            </w:r>
          </w:p>
        </w:tc>
      </w:tr>
      <w:tr w:rsidR="00BD0418" w:rsidRPr="00B1737D" w14:paraId="1B99ED6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3F68E0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EB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4B2EF8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ccinate dehydrogenase [ubiquinone] flavoprotein subunit, mitochondrial OS=Candida albicans (strain WO-1) OX=294748 GN=CAWG_00874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F9B806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6</w:t>
            </w:r>
          </w:p>
        </w:tc>
      </w:tr>
      <w:tr w:rsidR="00BD0418" w:rsidRPr="00B1737D" w14:paraId="7CF38B4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B343C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7U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DFAAAF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uccinate dehydrogenase [ubiquinone] flavoprotein subunit, mitochondrial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500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47EBBB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6</w:t>
            </w:r>
          </w:p>
        </w:tc>
      </w:tr>
      <w:tr w:rsidR="00BD0418" w:rsidRPr="00B1737D" w14:paraId="17195E4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63421E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2A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9056A6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ccinate dehydrogenase [ubiquinone] flavoprotein subunit, mitochondrial OS=Candida albicans (strain SC5314 / ATCC MYA-2876) OX=237561 GN=SDH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FD059F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6</w:t>
            </w:r>
          </w:p>
        </w:tc>
      </w:tr>
      <w:tr w:rsidR="00BD0418" w:rsidRPr="00B1737D" w14:paraId="13D379E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342D76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NC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64E962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hosphoenolpyruvat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rboxykin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(strain WO-1) OX=294748 GN=CAWG_0138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FE3738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5</w:t>
            </w:r>
          </w:p>
        </w:tc>
      </w:tr>
      <w:tr w:rsidR="00BD0418" w:rsidRPr="00B1737D" w14:paraId="4D36598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2F767E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RM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85B025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hosphoenolpyruvat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rboxykin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(strain SC5314 / ATCC MYA-2876) OX=237561 GN=PCK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6754DC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5</w:t>
            </w:r>
          </w:p>
        </w:tc>
      </w:tr>
      <w:tr w:rsidR="00BD0418" w:rsidRPr="00B1737D" w14:paraId="7CBA9DF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916A39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8S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48F57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ytochrome C oxidase polypeptide V, mitochondrial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85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A146D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5</w:t>
            </w:r>
          </w:p>
        </w:tc>
      </w:tr>
      <w:tr w:rsidR="00BD0418" w:rsidRPr="00B1737D" w14:paraId="6252921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E4C24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DD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A181C7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ytochrome c oxidase polypeptid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b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 mitochondrial OS=Candida albicans (strain WO-1) OX=294748 GN=CAWG_0052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A080FC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5</w:t>
            </w:r>
          </w:p>
        </w:tc>
      </w:tr>
      <w:tr w:rsidR="00BD0418" w:rsidRPr="00B1737D" w14:paraId="4CF0EF7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4BAA6A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S9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7979CD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inotran_5 domain-containing protein OS=Candida albicans (strain WO-1) OX=294748 GN=CAWG_04957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E68FE4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4</w:t>
            </w:r>
          </w:p>
        </w:tc>
      </w:tr>
      <w:tr w:rsidR="00BD0418" w:rsidRPr="00B1737D" w14:paraId="7EBC56E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220AA0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X4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A27FF6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ess protein DDR48 OS=Candida albicans (strain SC5314 / ATCC MYA-2876) OX=237561 GN=DDR48 PE=1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B7CD31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1</w:t>
            </w:r>
          </w:p>
        </w:tc>
      </w:tr>
      <w:tr w:rsidR="00BD0418" w:rsidRPr="00B1737D" w14:paraId="5B66976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A5DD11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2B9P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C2AAFE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utamate decarboxylase (Fragment) OS=Candida albicans OX=547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CABF1C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1</w:t>
            </w:r>
          </w:p>
        </w:tc>
      </w:tr>
      <w:tr w:rsidR="00BD0418" w:rsidRPr="00B1737D" w14:paraId="4CFF232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9CC761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PL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3DBE2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lta(24(24(1)))-sterol reductase OS=Candida albicans (strain WO-1) OX=294748 GN=CAWG_0241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58DD3B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1</w:t>
            </w:r>
          </w:p>
        </w:tc>
      </w:tr>
      <w:tr w:rsidR="00BD0418" w:rsidRPr="00B1737D" w14:paraId="1DE622F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2F4D16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BL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5116F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eptide-n4-(N-acetyl-beta-d-glucosaminyl) asparaginase amidase 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010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8E5AB3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8</w:t>
            </w:r>
          </w:p>
        </w:tc>
      </w:tr>
      <w:tr w:rsidR="00BD0418" w:rsidRPr="00B1737D" w14:paraId="46AF3DC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0D82A6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MT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FDEC47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eiotic sister chromatid recombination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3454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0242B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6</w:t>
            </w:r>
          </w:p>
        </w:tc>
      </w:tr>
      <w:tr w:rsidR="00BD0418" w:rsidRPr="00B1737D" w14:paraId="550BE7E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BE159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1D8PLQ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F449FA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-Xaa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carboxypeptidase OS=Candida albicans (strain SC5314 / ATCC MYA-2876) OX=237561 GN=orf19.268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6ACFA5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4</w:t>
            </w:r>
          </w:p>
        </w:tc>
      </w:tr>
      <w:tr w:rsidR="00BD0418" w:rsidRPr="00B1737D" w14:paraId="3E91A99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4CCEAD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HE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459934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20_dimer domain-containing protein OS=Candida albicans (strain WO-1) OX=294748 GN=CAWG_0349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B747AA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4</w:t>
            </w:r>
          </w:p>
        </w:tc>
      </w:tr>
      <w:tr w:rsidR="00BD0418" w:rsidRPr="00B1737D" w14:paraId="7B66916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524C32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F5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E6078B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ta3p OS=Candida albicans (strain SC5314 / ATCC MYA-2876) OX=237561 GN=CTA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60365D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3</w:t>
            </w:r>
          </w:p>
        </w:tc>
      </w:tr>
      <w:tr w:rsidR="00BD0418" w:rsidRPr="00B1737D" w14:paraId="167BC7A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8E5853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CP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8349CF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028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576B7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3</w:t>
            </w:r>
          </w:p>
        </w:tc>
      </w:tr>
      <w:tr w:rsidR="00BD0418" w:rsidRPr="00B1737D" w14:paraId="7BA0504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5A764D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9394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1D3E8F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TA3p (Fragment) OS=Candida albicans OX=5476 GN=cta3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99D1E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3</w:t>
            </w:r>
          </w:p>
        </w:tc>
      </w:tr>
      <w:tr w:rsidR="00BD0418" w:rsidRPr="00B1737D" w14:paraId="67EB9B6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033B71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75MGB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B04A3C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partate aminotransferase (Fragment) OS=Candida albicans OX=547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C0C1E1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1</w:t>
            </w:r>
          </w:p>
        </w:tc>
      </w:tr>
      <w:tr w:rsidR="00BD0418" w:rsidRPr="00B1737D" w14:paraId="01E7919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4B5444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75MM6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9089E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partate aminotransferase (Fragment) OS=Candida albicans OX=547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ABA234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1</w:t>
            </w:r>
          </w:p>
        </w:tc>
      </w:tr>
      <w:tr w:rsidR="00BD0418" w:rsidRPr="00B1737D" w14:paraId="5DA04A5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BC915F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75MHV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C5B67F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partate aminotransferase (Fragment) OS=Candida albicans OX=547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9B1308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1</w:t>
            </w:r>
          </w:p>
        </w:tc>
      </w:tr>
      <w:tr w:rsidR="00BD0418" w:rsidRPr="00B1737D" w14:paraId="34CF828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94FEEF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1343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A90AA3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hosphoenolpyruvat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rboxykin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ATP) OS=Candida albicans OX=5476 GN=PCK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ADEEA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9</w:t>
            </w:r>
          </w:p>
        </w:tc>
      </w:tr>
      <w:tr w:rsidR="00BD0418" w:rsidRPr="00B1737D" w14:paraId="3C3F53E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7CE9CB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HF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C5E79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yrosine--tRNA ligase OS=Candida albicans (strain WO-1) OX=294748 GN=CAWG_0350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F60B65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9</w:t>
            </w:r>
          </w:p>
        </w:tc>
      </w:tr>
      <w:tr w:rsidR="00BD0418" w:rsidRPr="00B1737D" w14:paraId="349A406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482EFA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8Z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E31BE7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333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565271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9</w:t>
            </w:r>
          </w:p>
        </w:tc>
      </w:tr>
      <w:tr w:rsidR="00BD0418" w:rsidRPr="00B1737D" w14:paraId="04C6965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CA48F9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FZ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025A98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yrosine--tRNA lig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285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FE6D00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9</w:t>
            </w:r>
          </w:p>
        </w:tc>
      </w:tr>
      <w:tr w:rsidR="00BD0418" w:rsidRPr="00B1737D" w14:paraId="0DC6419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182A20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QE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B8EF49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ptidase A1 domain-containing protein OS=Candida albicans (strain WO-1) OX=294748 GN=CAWG_02704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64AC72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9</w:t>
            </w:r>
          </w:p>
        </w:tc>
      </w:tr>
      <w:tr w:rsidR="00BD0418" w:rsidRPr="00B1737D" w14:paraId="7F7C9D7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9CFEAD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SU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8712CE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didapepsin-9 OS=Candida albicans (strain SC5314 / ATCC MYA-2876) OX=237561 GN=SAP9 PE=1 SV=2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8D4318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9</w:t>
            </w:r>
          </w:p>
        </w:tc>
      </w:tr>
      <w:tr w:rsidR="00BD0418" w:rsidRPr="00B1737D" w14:paraId="22A9989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AB202F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4277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A29DAF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ndidapepsin-9 OS=Candida albicans OX=5476 GN=SAP9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2C1DF8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9</w:t>
            </w:r>
          </w:p>
        </w:tc>
      </w:tr>
      <w:tr w:rsidR="00BD0418" w:rsidRPr="00B1737D" w14:paraId="0DA2102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F506C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DY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B62C77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spartyl prote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SAP9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78B7F5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9</w:t>
            </w:r>
          </w:p>
        </w:tc>
      </w:tr>
      <w:tr w:rsidR="00BD0418" w:rsidRPr="00B1737D" w14:paraId="1189A26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D520A8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RM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F6986A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472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E605AD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8</w:t>
            </w:r>
          </w:p>
        </w:tc>
      </w:tr>
      <w:tr w:rsidR="00BD0418" w:rsidRPr="00B1737D" w14:paraId="6D6ABFF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82726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NP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0FDC0D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665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1DCC47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8</w:t>
            </w:r>
          </w:p>
        </w:tc>
      </w:tr>
      <w:tr w:rsidR="00BD0418" w:rsidRPr="00B1737D" w14:paraId="5A1FDDF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352FDF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SC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1E585D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498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D4C10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6</w:t>
            </w:r>
          </w:p>
        </w:tc>
      </w:tr>
      <w:tr w:rsidR="00BD0418" w:rsidRPr="00B1737D" w14:paraId="386B870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3937D4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8I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C394B1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576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D02330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6</w:t>
            </w:r>
          </w:p>
        </w:tc>
      </w:tr>
      <w:tr w:rsidR="00BD0418" w:rsidRPr="00B1737D" w14:paraId="46C1ED6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028E7D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J8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C5244E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eroxisomal 2,4-dienoyl-CoA reduct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440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B2ADF3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6</w:t>
            </w:r>
          </w:p>
        </w:tc>
      </w:tr>
      <w:tr w:rsidR="00BD0418" w:rsidRPr="00B1737D" w14:paraId="4018E08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8BDCA5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4YKJ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407FC0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5999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15BF6D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5</w:t>
            </w:r>
          </w:p>
        </w:tc>
      </w:tr>
      <w:tr w:rsidR="00BD0418" w:rsidRPr="00B1737D" w14:paraId="31EE224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56AA01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LN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68D749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27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BBFA37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4</w:t>
            </w:r>
          </w:p>
        </w:tc>
      </w:tr>
      <w:tr w:rsidR="00BD0418" w:rsidRPr="00B1737D" w14:paraId="5D11BA9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7A604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HG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6FF667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351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F09FB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4</w:t>
            </w:r>
          </w:p>
        </w:tc>
      </w:tr>
      <w:tr w:rsidR="00BD0418" w:rsidRPr="00B1737D" w14:paraId="7B9471D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C30EFE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JC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C6F523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lanine-glyoxylate aminotransfer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49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5B2131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4</w:t>
            </w:r>
          </w:p>
        </w:tc>
      </w:tr>
      <w:tr w:rsidR="00BD0418" w:rsidRPr="00B1737D" w14:paraId="78BA9EB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8E110D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RK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D4EDA3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470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51599D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2</w:t>
            </w:r>
          </w:p>
        </w:tc>
      </w:tr>
      <w:tr w:rsidR="00BD0418" w:rsidRPr="00B1737D" w14:paraId="6D9C993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A68EB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NN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622D06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m1-1p OS=Candida albicans (strain SC5314 / ATCC MYA-2876) OX=237561 GN=CAM1-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0A1E35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2</w:t>
            </w:r>
          </w:p>
        </w:tc>
      </w:tr>
      <w:tr w:rsidR="00BD0418" w:rsidRPr="00B1737D" w14:paraId="7987D77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BADB2E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6M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1B6554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bonucl</w:t>
            </w:r>
            <w:r w:rsidR="00BF5DA9"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protein OS=Candida albicans (strain SC5314 / ATCC MYA-2876) OX=237561 GN=NHP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AF1CE6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2</w:t>
            </w:r>
          </w:p>
        </w:tc>
      </w:tr>
      <w:tr w:rsidR="00BD0418" w:rsidRPr="00B1737D" w14:paraId="08664DF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B62348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TW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1868E7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CAALFM_CR09140CA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21345B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2</w:t>
            </w:r>
          </w:p>
        </w:tc>
      </w:tr>
      <w:tr w:rsidR="00BD0418" w:rsidRPr="00B1737D" w14:paraId="2FBA6D8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7C966A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MV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472F1E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218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8B7D6D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2</w:t>
            </w:r>
          </w:p>
        </w:tc>
      </w:tr>
      <w:tr w:rsidR="00BD0418" w:rsidRPr="00B1737D" w14:paraId="743AAA4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E08589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CX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13C5B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rehalose synthase complex regulatory subunit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</w:t>
            </w: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7987 / NCPF 3949 / NRRL Y-17841) OX=573826 GN=Cd36_2467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3A035B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-1.22</w:t>
            </w:r>
          </w:p>
        </w:tc>
      </w:tr>
      <w:tr w:rsidR="00BD0418" w:rsidRPr="00B1737D" w14:paraId="63E6E65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9A2D0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VY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61D7BC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lactokinase OS=Candida albicans (strain SC5314 / ATCC MYA-2876) OX=237561 GN=GAL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422536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1</w:t>
            </w:r>
          </w:p>
        </w:tc>
      </w:tr>
      <w:tr w:rsidR="00BD0418" w:rsidRPr="00B1737D" w14:paraId="115AB05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C1F99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5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3602E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lactokinase OS=Candida albicans (strain WO-1) OX=294748 GN=CAWG_0117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BDB265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1</w:t>
            </w:r>
          </w:p>
        </w:tc>
      </w:tr>
      <w:tr w:rsidR="00BD0418" w:rsidRPr="00B1737D" w14:paraId="7C976C3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F2B160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5609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2F8D50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lactokinase OS=Candida albicans OX=5476 GN=GAL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F110FC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1</w:t>
            </w:r>
          </w:p>
        </w:tc>
      </w:tr>
      <w:tr w:rsidR="00BD0418" w:rsidRPr="00B1737D" w14:paraId="5D43800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82007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5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FDDBA2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L10 bifunctional protein OS=Candida albicans (strain WO-1) OX=294748 GN=CAWG_0116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83AA7C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</w:t>
            </w:r>
          </w:p>
        </w:tc>
      </w:tr>
      <w:tr w:rsidR="00BD0418" w:rsidRPr="00B1737D" w14:paraId="24A8826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193FE6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CN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593E8E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functional UDP-glucose 4-epimerase/aldose 1-epimerase OS=Candida albicans (strain SC5314 / ATCC MYA-2876) OX=237561 GN=GAL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6598DF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</w:t>
            </w:r>
          </w:p>
        </w:tc>
      </w:tr>
      <w:tr w:rsidR="00BD0418" w:rsidRPr="00B1737D" w14:paraId="00F7899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FA0869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70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C57ED0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L10 bifunctional protein [includes: UDP-glucose 4-epimerase (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lactowalden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) aldose 1-epimerase (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tarot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)]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200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42DED5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</w:t>
            </w:r>
          </w:p>
        </w:tc>
      </w:tr>
      <w:tr w:rsidR="00BD0418" w:rsidRPr="00B1737D" w14:paraId="0A347D1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366FF7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V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162366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cine cleavage system H protein OS=Candida albicans (strain WO-1) OX=294748 GN=CAWG_00084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FCD835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</w:t>
            </w:r>
          </w:p>
        </w:tc>
      </w:tr>
      <w:tr w:rsidR="00BD0418" w:rsidRPr="00B1737D" w14:paraId="79F079B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AB0449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7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744D94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PK1_CBM domain-containing protein OS=Candida albicans (strain WO-1) OX=294748 GN=CAWG_0118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7516DD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9</w:t>
            </w:r>
          </w:p>
        </w:tc>
      </w:tr>
      <w:tr w:rsidR="00BD0418" w:rsidRPr="00B1737D" w14:paraId="74A5027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97B72A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1D8PCL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FEA114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PK1_CBM domain-containing protein OS=Candida albicans (strain SC5314 / ATCC MYA-2876) OX=237561 GN=orf19.4530.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1A511B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9</w:t>
            </w:r>
          </w:p>
        </w:tc>
      </w:tr>
      <w:tr w:rsidR="00BD0418" w:rsidRPr="00B1737D" w14:paraId="31DD58E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95CE53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KL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BD2B2E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hosphoenolpyruvat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rboxykin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PCK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D26BAE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8</w:t>
            </w:r>
          </w:p>
        </w:tc>
      </w:tr>
      <w:tr w:rsidR="00BD0418" w:rsidRPr="00B1737D" w14:paraId="656EB9B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3A7A09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RR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0C83CB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osphotransferase OS=Candida albicans (strain SC5314 / ATCC MYA-2876) OX=237561 GN=GLK4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CCED2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8</w:t>
            </w:r>
          </w:p>
        </w:tc>
      </w:tr>
      <w:tr w:rsidR="00BD0418" w:rsidRPr="00B1737D" w14:paraId="2BEF81F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3D872C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8TGC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1B93F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talase (Fragment) OS=Candida albicans OX=5476 GN=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ta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ABE27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8</w:t>
            </w:r>
          </w:p>
        </w:tc>
      </w:tr>
      <w:tr w:rsidR="00BD0418" w:rsidRPr="00B1737D" w14:paraId="406FE46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E58D57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HK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101103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AD(P)H-dependent D-xylose reductase I,II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XYRA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0D6EDD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8</w:t>
            </w:r>
          </w:p>
        </w:tc>
      </w:tr>
      <w:tr w:rsidR="00BD0418" w:rsidRPr="00B1737D" w14:paraId="119FEA8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F99B78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H2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721AE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Glutathione reduct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GLR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227882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8</w:t>
            </w:r>
          </w:p>
        </w:tc>
      </w:tr>
      <w:tr w:rsidR="00BD0418" w:rsidRPr="00B1737D" w14:paraId="0674A44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EF5487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PZ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2EA982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S ribosomal export protein NMD3 OS=Candida albicans (strain SC5314 / ATCC MYA-2876) OX=237561 GN=NMD3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CDC31F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7</w:t>
            </w:r>
          </w:p>
        </w:tc>
      </w:tr>
      <w:tr w:rsidR="00BD0418" w:rsidRPr="00B1737D" w14:paraId="63A3F70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3CDD97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FZ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B1D20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arboxypeptid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29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76CCA9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7</w:t>
            </w:r>
          </w:p>
        </w:tc>
      </w:tr>
      <w:tr w:rsidR="00BD0418" w:rsidRPr="00B1737D" w14:paraId="1245900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44916B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GV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2F973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328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6DA5D9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6</w:t>
            </w:r>
          </w:p>
        </w:tc>
      </w:tr>
      <w:tr w:rsidR="00BD0418" w:rsidRPr="00B1737D" w14:paraId="4A96760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1B3F18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GI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F469C3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Xylulokin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496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2E3DCB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6</w:t>
            </w:r>
          </w:p>
        </w:tc>
      </w:tr>
      <w:tr w:rsidR="00BD0418" w:rsidRPr="00B1737D" w14:paraId="6D613B5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93AAA7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CD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AAA220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ADH-quinone oxidoreduct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277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BE7F9A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5</w:t>
            </w:r>
          </w:p>
        </w:tc>
      </w:tr>
      <w:tr w:rsidR="00BD0418" w:rsidRPr="00B1737D" w14:paraId="1C7339F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62EFB0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FW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3614E2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ncharacterized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25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701003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4</w:t>
            </w:r>
          </w:p>
        </w:tc>
      </w:tr>
      <w:tr w:rsidR="00BD0418" w:rsidRPr="00B1737D" w14:paraId="1508B3E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B82B0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5GXM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FAEE36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coamid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OX=5476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356D3D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3</w:t>
            </w:r>
          </w:p>
        </w:tc>
      </w:tr>
      <w:tr w:rsidR="00BD0418" w:rsidRPr="00B1737D" w14:paraId="48FAA0B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9EA30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5GXM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84651C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coamid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OX=5476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CBD65E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3</w:t>
            </w:r>
          </w:p>
        </w:tc>
      </w:tr>
      <w:tr w:rsidR="00BD0418" w:rsidRPr="00B1737D" w14:paraId="670EDCF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1F3570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8SU6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F5D9DB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comid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OX=5476 GN=PNG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579A7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3</w:t>
            </w:r>
          </w:p>
        </w:tc>
      </w:tr>
      <w:tr w:rsidR="00BD0418" w:rsidRPr="00B1737D" w14:paraId="14D6F59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0408A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5GXM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70E8AB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coamid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OX=5476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3EBB6F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3</w:t>
            </w:r>
          </w:p>
        </w:tc>
      </w:tr>
      <w:tr w:rsidR="00BD0418" w:rsidRPr="00B1737D" w14:paraId="7C0C215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597EC0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HH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047C54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ng2p OS=Candida albicans (strain SC5314 / ATCC MYA-2876) OX=237561 GN=PNG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C67253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3</w:t>
            </w:r>
          </w:p>
        </w:tc>
      </w:tr>
      <w:tr w:rsidR="00BD0418" w:rsidRPr="00B1737D" w14:paraId="4A08361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869390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8SU6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7BE147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comid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OX=5476 GN=PNG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223FF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3</w:t>
            </w:r>
          </w:p>
        </w:tc>
      </w:tr>
      <w:tr w:rsidR="00BD0418" w:rsidRPr="00B1737D" w14:paraId="7F84E8B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80F65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F7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1C6D61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phosphotransferase OS=Candida albicans (strain SC5314 / ATCC MYA-2876) OX=237561 GN=orf19.273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410471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1</w:t>
            </w:r>
          </w:p>
        </w:tc>
      </w:tr>
      <w:tr w:rsidR="00BD0418" w:rsidRPr="00B1737D" w14:paraId="50FD6C0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8DFC13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HI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B05339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353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198764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1</w:t>
            </w:r>
          </w:p>
        </w:tc>
      </w:tr>
      <w:tr w:rsidR="00BD0418" w:rsidRPr="00B1737D" w14:paraId="26EE272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525851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C4YFV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B70563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tochrome b5 heme-binding domain-containing protein OS=Candida albicans (strain WO-1) OX=294748 GN=CAWG_0008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FA7798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1</w:t>
            </w:r>
          </w:p>
        </w:tc>
      </w:tr>
      <w:tr w:rsidR="00BD0418" w:rsidRPr="00B1737D" w14:paraId="2B8D3F7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961E23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KX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B2FE49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umarate reductase OS=Candida albicans (strain SC5314 / ATCC MYA-2876) OX=237561 GN=OSM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7607C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1</w:t>
            </w:r>
          </w:p>
        </w:tc>
      </w:tr>
      <w:tr w:rsidR="00BD0418" w:rsidRPr="00B1737D" w14:paraId="458AA68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4C943A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8721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8351BB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rbose reductase SOU1 OS=Candida albicans (strain SC5314 / ATCC MYA-2876) OX=237561 GN=SOU1 PE=1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874D7E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1</w:t>
            </w:r>
          </w:p>
        </w:tc>
      </w:tr>
      <w:tr w:rsidR="00BD0418" w:rsidRPr="00B1737D" w14:paraId="55969AA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322A5E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9Y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343CFF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umarate reductase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265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B8CDA1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1</w:t>
            </w:r>
          </w:p>
        </w:tc>
      </w:tr>
      <w:tr w:rsidR="00BD0418" w:rsidRPr="00B1737D" w14:paraId="61ED77E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DB73E9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A0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9E9563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ulfat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nylyltransfer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MET3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79C4AC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</w:t>
            </w:r>
          </w:p>
        </w:tc>
      </w:tr>
      <w:tr w:rsidR="00BD0418" w:rsidRPr="00B1737D" w14:paraId="7C1B29D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E1CC6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T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0F5660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ulfat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nylyltransfer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(strain WO-1) OX=294748 GN=MET3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158860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</w:t>
            </w:r>
          </w:p>
        </w:tc>
      </w:tr>
      <w:tr w:rsidR="00BD0418" w:rsidRPr="00B1737D" w14:paraId="26AFA7B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921E3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9Y87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4189BC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ulfat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nylyltransfer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(strain SC5314 / ATCC MYA-2876) OX=237561 GN=MET3 PE=3 SV=2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F1C95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</w:t>
            </w:r>
          </w:p>
        </w:tc>
      </w:tr>
      <w:tr w:rsidR="00BD0418" w:rsidRPr="00B1737D" w14:paraId="330E54E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BC302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U7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33B71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errochelat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albicans (strain SC5314 / ATCC MYA-2876) OX=237561 GN=HEM15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A776F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</w:t>
            </w:r>
          </w:p>
        </w:tc>
      </w:tr>
      <w:tr w:rsidR="00BD0418" w:rsidRPr="00B1737D" w14:paraId="0D630E0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7DB1DE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MG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C16B21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spartate aminotransfer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3324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DBAAB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9</w:t>
            </w:r>
          </w:p>
        </w:tc>
      </w:tr>
      <w:tr w:rsidR="00BD0418" w:rsidRPr="00B1737D" w14:paraId="645D990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C1CDA7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9Y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9F6A1A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Cytochrome b2, mitochondrial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26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5A3B4D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9</w:t>
            </w:r>
          </w:p>
        </w:tc>
      </w:tr>
      <w:tr w:rsidR="00BD0418" w:rsidRPr="00B1737D" w14:paraId="30628FE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5C3DA0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DN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59166B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oxiredoxin OS=Candida albicans (strain SC5314 / ATCC MYA-2876) OX=237561 GN=TRP99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61E38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8</w:t>
            </w:r>
          </w:p>
        </w:tc>
      </w:tr>
      <w:tr w:rsidR="00BD0418" w:rsidRPr="00B1737D" w14:paraId="1053556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5037780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EA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B042F4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oxiredoxin OS=Candida albicans (strain WO-1) OX=294748 GN=CAWG_0086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A95CFD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8</w:t>
            </w:r>
          </w:p>
        </w:tc>
      </w:tr>
      <w:tr w:rsidR="00BD0418" w:rsidRPr="00B1737D" w14:paraId="6E860B7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8012D2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I3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02D58D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ultifunctional fusion prote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5448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6B590F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8</w:t>
            </w:r>
          </w:p>
        </w:tc>
      </w:tr>
      <w:tr w:rsidR="00BD0418" w:rsidRPr="00B1737D" w14:paraId="07199FE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772007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KX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B88860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co_transf_20 domain-containing protein OS=Candida albicans (strain WO-1) OX=294748 GN=CAWG_0613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F89DE1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7</w:t>
            </w:r>
          </w:p>
        </w:tc>
      </w:tr>
      <w:tr w:rsidR="00BD0418" w:rsidRPr="00B1737D" w14:paraId="7E5C4C3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D1907D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IS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444E74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halose 6-phosphate synthase/phosphatase complex subunit OS=Candida albicans (strain SC5314 / ATCC MYA-2876) OX=237561 GN=TPS3 PE=1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0CC080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7</w:t>
            </w:r>
          </w:p>
        </w:tc>
      </w:tr>
      <w:tr w:rsidR="00BD0418" w:rsidRPr="00B1737D" w14:paraId="435354A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35E557E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P9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3A6A75D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do_ket_red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omain-containing protein OS=Candida albicans (strain WO-1) OX=294748 GN=CAWG_0304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13683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6</w:t>
            </w:r>
          </w:p>
        </w:tc>
      </w:tr>
      <w:tr w:rsidR="00BD0418" w:rsidRPr="00B1737D" w14:paraId="7F61A94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EE3557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sz w:val="24"/>
                <w:szCs w:val="24"/>
              </w:rPr>
              <w:t>Q5ADT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251DAE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sz w:val="24"/>
                <w:szCs w:val="24"/>
              </w:rPr>
              <w:t>Glycerol 2-dehydrogenase (NADP(+)) OS=Candida albicans (strain SC5314 / ATCC MYA-2876) OX=237561 GN=GCY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9474CF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sz w:val="24"/>
                <w:szCs w:val="24"/>
              </w:rPr>
              <w:t>-1.06</w:t>
            </w:r>
          </w:p>
        </w:tc>
      </w:tr>
      <w:tr w:rsidR="00BD0418" w:rsidRPr="00B1737D" w14:paraId="78F9715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0A6FB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FC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10D417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ukaryotic initiation factor 4A OS=Candida albicans (strain WO-1) OX=294748 GN=CAWG_0124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494512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6</w:t>
            </w:r>
          </w:p>
        </w:tc>
      </w:tr>
      <w:tr w:rsidR="00BD0418" w:rsidRPr="00B1737D" w14:paraId="015E4D5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47D58C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1D8PF7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7C41CE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utamate decarboxylase OS=Candida albicans (strain SC5314 / ATCC MYA-2876) OX=237561 GN=GAD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9962D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5</w:t>
            </w:r>
          </w:p>
        </w:tc>
      </w:tr>
      <w:tr w:rsidR="00BD0418" w:rsidRPr="00B1737D" w14:paraId="6956E4A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19C9072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B9W7V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023234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eroxiredoxin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514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F0D39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3</w:t>
            </w:r>
          </w:p>
        </w:tc>
      </w:tr>
      <w:tr w:rsidR="00BD0418" w:rsidRPr="00B1737D" w14:paraId="60330B2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58F108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JJ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1C79921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ap31 domain-containing protein OS=Candida albicans (strain WO-1) OX=294748 GN=CAWG_04009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EE632A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3</w:t>
            </w:r>
          </w:p>
        </w:tc>
      </w:tr>
      <w:tr w:rsidR="00BD0418" w:rsidRPr="00B1737D" w14:paraId="3A8A97A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213F13F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AS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0BED7A7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Endoplasmic reticulum transmembrane protein, putativ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718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3080069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3</w:t>
            </w:r>
          </w:p>
        </w:tc>
      </w:tr>
      <w:tr w:rsidR="00BD0418" w:rsidRPr="00B1737D" w14:paraId="7E77418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71E849E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9N4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77687FF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partate aminotransferase OS=Candida albicans (strain SC5314 / ATCC MYA-2876) OX=237561 GN=AAT2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F01ADD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2</w:t>
            </w:r>
          </w:p>
        </w:tc>
      </w:tr>
      <w:tr w:rsidR="00BD0418" w:rsidRPr="00B1737D" w14:paraId="1F10BCE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401B02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MB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672EB86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hosphotransfer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3274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666567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2</w:t>
            </w:r>
          </w:p>
        </w:tc>
      </w:tr>
      <w:tr w:rsidR="00BD0418" w:rsidRPr="00B1737D" w14:paraId="12D4D1F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602C767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5AK4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24C966B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ltifunctional fusion protein OS=Candida albicans (strain SC5314 / ATCC MYA-2876) OX=237561 GN=PUT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D75FF6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2</w:t>
            </w:r>
          </w:p>
        </w:tc>
      </w:tr>
      <w:tr w:rsidR="00BD0418" w:rsidRPr="00B1737D" w14:paraId="7EFA1FE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  <w:hideMark/>
          </w:tcPr>
          <w:p w14:paraId="0988A52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4YRZ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  <w:hideMark/>
          </w:tcPr>
          <w:p w14:paraId="5A33FB7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ltifunctional fusion protein OS=Candida albicans (strain WO-1) OX=294748 GN=CAWG_04854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742F69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2</w:t>
            </w:r>
          </w:p>
        </w:tc>
      </w:tr>
      <w:tr w:rsidR="00BD0418" w:rsidRPr="00B1737D" w14:paraId="7E343A1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CA7754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9W8Y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F4A144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alate synthase OS=Candida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913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7F7F3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1</w:t>
            </w:r>
          </w:p>
        </w:tc>
      </w:tr>
      <w:tr w:rsidR="00BD0418" w:rsidRPr="00B1737D" w14:paraId="30FCB4AF" w14:textId="77777777" w:rsidTr="009103B9">
        <w:trPr>
          <w:trHeight w:val="215"/>
        </w:trPr>
        <w:tc>
          <w:tcPr>
            <w:tcW w:w="9805" w:type="dxa"/>
            <w:gridSpan w:val="5"/>
            <w:shd w:val="clear" w:color="auto" w:fill="auto"/>
            <w:noWrap/>
            <w:vAlign w:val="bottom"/>
            <w:hideMark/>
          </w:tcPr>
          <w:p w14:paraId="34A4CA9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oteins up-regulated in drug-resistant isolate</w:t>
            </w:r>
          </w:p>
        </w:tc>
      </w:tr>
      <w:tr w:rsidR="00BD0418" w:rsidRPr="00B1737D" w14:paraId="274EDAF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center"/>
          </w:tcPr>
          <w:p w14:paraId="69AC6F6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lastRenderedPageBreak/>
              <w:t>Accession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center"/>
          </w:tcPr>
          <w:p w14:paraId="173A5D0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Description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50F4EC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bundance Ratio (log2): (M1038) / (M2)</w:t>
            </w:r>
          </w:p>
        </w:tc>
      </w:tr>
      <w:tr w:rsidR="00BD0418" w:rsidRPr="00B1737D" w14:paraId="0D62685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7336DC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RB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B06632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HD domain-containing protein OS=Candida albicans (strain WO-1) OX=294748 GN=CAWG_0461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F16811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1</w:t>
            </w:r>
          </w:p>
        </w:tc>
      </w:tr>
      <w:tr w:rsidR="00BD0418" w:rsidRPr="00B1737D" w14:paraId="3DE696E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34941B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ND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C6B1C9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atomer subunit delta OS=Candida albicans (strain SC5314 / ATCC MYA-2876) OX=237561 GN=RET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433AFA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1</w:t>
            </w:r>
          </w:p>
        </w:tc>
      </w:tr>
      <w:tr w:rsidR="00BD0418" w:rsidRPr="00B1737D" w14:paraId="7BBEFFF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236D6D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PJ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CDD745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ic1p OS=Candida albicans (strain SC5314 / ATCC MYA-2876) OX=237561 GN=CIC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6C4ECD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1</w:t>
            </w:r>
          </w:p>
        </w:tc>
      </w:tr>
      <w:tr w:rsidR="00BD0418" w:rsidRPr="00B1737D" w14:paraId="107B840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96FB84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HF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DFD18C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Delta subunit of the coatomer complex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521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1ACE28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1</w:t>
            </w:r>
          </w:p>
        </w:tc>
      </w:tr>
      <w:tr w:rsidR="00BD0418" w:rsidRPr="00B1737D" w14:paraId="0F10466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D83D2E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DJ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53FF9F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cy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binding domain-containing protein OS=Candida albicans (strain WO-1) OX=294748 GN=CAWG_0058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266066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1</w:t>
            </w:r>
          </w:p>
        </w:tc>
      </w:tr>
      <w:tr w:rsidR="00BD0418" w:rsidRPr="00B1737D" w14:paraId="645F94D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E69C4F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EB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AB638F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-adenosylmethionine-homocysteine S-methyltransferase OS=Candida albicans (strain SC5314 / ATCC MYA-2876) OX=237561 GN=SAM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BB4DBC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1</w:t>
            </w:r>
          </w:p>
        </w:tc>
      </w:tr>
      <w:tr w:rsidR="00BD0418" w:rsidRPr="00B1737D" w14:paraId="7BC473A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1DED7F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4YG1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D11393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TP_transfer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domain-containing protein OS=Candida albicans (strain WO-1) OX=294748 GN=CAWG_0013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8CBC15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4</w:t>
            </w:r>
          </w:p>
        </w:tc>
      </w:tr>
      <w:tr w:rsidR="00BD0418" w:rsidRPr="00B1737D" w14:paraId="2E512D5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A95BA1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LZ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D10D7E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otoplast secreted protein 2 OS=Candida albicans (strain WO-1) OX=294748 GN=CAWG_0186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A3780B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4</w:t>
            </w:r>
          </w:p>
        </w:tc>
      </w:tr>
      <w:tr w:rsidR="00BD0418" w:rsidRPr="00B1737D" w14:paraId="1C2F2E0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B44518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PM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6F9288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242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F946D3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</w:tr>
      <w:tr w:rsidR="00BD0418" w:rsidRPr="00B1737D" w14:paraId="62B4F1B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90581D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A0A1D8PL7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3539B0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Crd2p OS=Candida albicans (strain SC5314 / ATCC MYA-2876) OX=237561 GN=CRD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970428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6</w:t>
            </w:r>
          </w:p>
        </w:tc>
      </w:tr>
      <w:tr w:rsidR="00BD0418" w:rsidRPr="00B1737D" w14:paraId="0093C12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2AA983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9U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59EEE9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Mannose-1-phosphat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uanyltransfer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22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D340AE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7</w:t>
            </w:r>
          </w:p>
        </w:tc>
      </w:tr>
      <w:tr w:rsidR="00BD0418" w:rsidRPr="00B1737D" w14:paraId="6DA4EED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F65984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F2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790EFC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GYF domain-containing protein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615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E4CA6B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9</w:t>
            </w:r>
          </w:p>
        </w:tc>
      </w:tr>
      <w:tr w:rsidR="00BD0418" w:rsidRPr="00B1737D" w14:paraId="62265D0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B6B433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QN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CFF375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ong-chain fatty acid transporter OS=Candida albicans (strain SC5314 / ATCC MYA-2876) OX=237561 GN=ACB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5FA65F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</w:tr>
      <w:tr w:rsidR="00BD0418" w:rsidRPr="00B1737D" w14:paraId="731F5AF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4CC3E3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JI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A7ADDC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yl-</w:t>
            </w:r>
            <w:r w:rsidR="00BF5DA9"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A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-binding protein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7069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69AFE6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</w:tr>
      <w:tr w:rsidR="00BD0418" w:rsidRPr="00B1737D" w14:paraId="75C0AFC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4F2690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4YP3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2B36E7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ccharopin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dehydrogenase OS=Candida albicans (strain WO-1) OX=294748 GN=CAWG_02969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8A24F1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</w:tr>
      <w:tr w:rsidR="00BD0418" w:rsidRPr="00B1737D" w14:paraId="0365B50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C23FBE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P9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B84612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3039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090F07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BD0418" w:rsidRPr="00B1737D" w14:paraId="7EA6148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FDEEFE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1UA4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6A6AF1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sine/glutamic acid-rich protein OS=Candida albicans OX=547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397B92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BD0418" w:rsidRPr="00B1737D" w14:paraId="7233F3B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46E94A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S5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14A80A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(Fragment) OS=Candida albicans (strain WO-1) OX=294748 GN=CAWG_0491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23624F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5</w:t>
            </w:r>
          </w:p>
        </w:tc>
      </w:tr>
      <w:tr w:rsidR="00BD0418" w:rsidRPr="00B1737D" w14:paraId="4A14650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E1975D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Q5A39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1CBB40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Hsp70 family ATPase OS=Candida albicans (strain SC5314 / ATCC MYA-2876) OX=237561 GN=SSB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EC5ECA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6</w:t>
            </w:r>
          </w:p>
        </w:tc>
      </w:tr>
      <w:tr w:rsidR="00BD0418" w:rsidRPr="00B1737D" w14:paraId="3E71D5C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B75D89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D2J4C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30351D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Heat shock protein 70 (Fragment) OS=Candida albicans OX=5476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168041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6</w:t>
            </w:r>
          </w:p>
        </w:tc>
      </w:tr>
      <w:tr w:rsidR="00BD0418" w:rsidRPr="00B1737D" w14:paraId="2704EFF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022EAA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E0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6915E8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utamate synthase OS=Candida albicans (strain WO-1) OX=294748 GN=CAWG_0075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1E3B0D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6</w:t>
            </w:r>
          </w:p>
        </w:tc>
      </w:tr>
      <w:tr w:rsidR="00BD0418" w:rsidRPr="00B1737D" w14:paraId="40B3069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377B7B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DU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2CFDC8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utamate synthase (NADH) OS=Candida albicans (strain SC5314 / ATCC MYA-2876) OX=237561 GN=GLT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B4BA98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6</w:t>
            </w:r>
          </w:p>
        </w:tc>
      </w:tr>
      <w:tr w:rsidR="00BD0418" w:rsidRPr="00B1737D" w14:paraId="2D36015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F0FCBC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SE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C0A839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fr2p OS=Candida albicans (strain SC5314 / ATCC MYA-2876) OX=237561 GN=IFR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A6704F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1</w:t>
            </w:r>
          </w:p>
        </w:tc>
      </w:tr>
      <w:tr w:rsidR="00BD0418" w:rsidRPr="00B1737D" w14:paraId="54D9A0B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BDD8A3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B9W85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D0C619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Glutamate synthase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613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F095A4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24</w:t>
            </w:r>
          </w:p>
        </w:tc>
      </w:tr>
      <w:tr w:rsidR="00BD0418" w:rsidRPr="00B1737D" w14:paraId="4F23DFC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BF6C85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9XQ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571BA1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3'(2'),5'-bisphosphat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ucleotid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2 OS=Candida albicans (strain SC5314 / ATCC MYA-2876) OX=237561 GN=HAL22 PE=3 SV=3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6FC7BB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6</w:t>
            </w:r>
          </w:p>
        </w:tc>
      </w:tr>
      <w:tr w:rsidR="00BD0418" w:rsidRPr="00B1737D" w14:paraId="53BAF63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E4C67C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AG6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436F82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ucleoside diphosphate kinase OS=Candida albicans (strain SC5314 / ATCC MYA-2876) OX=237561 GN=YNK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BDA60A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6</w:t>
            </w:r>
          </w:p>
        </w:tc>
      </w:tr>
      <w:tr w:rsidR="00BD0418" w:rsidRPr="00B1737D" w14:paraId="30FAFA7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685102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290GHQ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9CA408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(Fragment) OS=Candida albicans OX=547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F1B2F8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39</w:t>
            </w:r>
          </w:p>
        </w:tc>
      </w:tr>
      <w:tr w:rsidR="00BD0418" w:rsidRPr="00B1737D" w14:paraId="16EDFA9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767E92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G2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8680D9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bosomal_L14e domain-containing protein OS=Candida albicans (strain WO-1) OX=294748 GN=CAWG_0014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ADDB82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1</w:t>
            </w:r>
          </w:p>
        </w:tc>
      </w:tr>
      <w:tr w:rsidR="00BD0418" w:rsidRPr="00B1737D" w14:paraId="354F903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2B377E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A8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A0CAFB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TF2-like protein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523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3BDD98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1</w:t>
            </w:r>
          </w:p>
        </w:tc>
      </w:tr>
      <w:tr w:rsidR="00BD0418" w:rsidRPr="00B1737D" w14:paraId="3DE6D56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85CB5A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FI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7B24E9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Metallothionein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R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E7DDF2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4</w:t>
            </w:r>
          </w:p>
        </w:tc>
      </w:tr>
      <w:tr w:rsidR="00BD0418" w:rsidRPr="00B1737D" w14:paraId="0079A30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B94A79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9MZ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0EEB61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osphoribosylformylglycinamidin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ynthase OS=Candida albicans (strain SC5314 / ATCC MYA-2876) OX=237561 GN=ADE6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0CC162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6</w:t>
            </w:r>
          </w:p>
        </w:tc>
      </w:tr>
      <w:tr w:rsidR="00BD0418" w:rsidRPr="00B1737D" w14:paraId="20BA63D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56F9EA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1D8PFV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62744F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dg1p OS=Candida albicans (strain SC5314 / ATCC MYA-2876) OX=237561 GN=MDG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B8D8F2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8</w:t>
            </w:r>
          </w:p>
        </w:tc>
      </w:tr>
      <w:tr w:rsidR="00BD0418" w:rsidRPr="00B1737D" w14:paraId="4CC6942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995660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FP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3771CF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MPK1_CBM domain-containing protein OS=Candida albicans (strain WO-1) OX=294748 GN=CAWG_0002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B9EF91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8</w:t>
            </w:r>
          </w:p>
        </w:tc>
      </w:tr>
      <w:tr w:rsidR="00BD0418" w:rsidRPr="00B1737D" w14:paraId="2C97E9E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92EDAB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LC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5894E9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Zinc-binding oxidoreductase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84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F989BA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48</w:t>
            </w:r>
          </w:p>
        </w:tc>
      </w:tr>
      <w:tr w:rsidR="00BD0418" w:rsidRPr="00B1737D" w14:paraId="1742D80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AF4F80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ND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2DC8F8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tochondrial 37S ribosomal protein YMR31 OS=Candida albicans (strain SC5314 / ATCC MYA-2876) OX=237561 GN=orf19.4225.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27AACC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5</w:t>
            </w:r>
          </w:p>
        </w:tc>
      </w:tr>
      <w:tr w:rsidR="00BD0418" w:rsidRPr="00B1737D" w14:paraId="2F71791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A66B34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M3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0F874B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nylosuccinat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lyas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3168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6A3A80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</w:tr>
      <w:tr w:rsidR="00BD0418" w:rsidRPr="00B1737D" w14:paraId="5B3CBE3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F4061A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F8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3EFBAE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119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EE3263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</w:tr>
      <w:tr w:rsidR="00BD0418" w:rsidRPr="00B1737D" w14:paraId="33FD8E7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45A992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8378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2B23E1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ucose-6-phosphate isomerase OS=Candida albicans (strain SC5314 / ATCC MYA-2876) OX=237561 GN=PGI1 PE=1 SV=2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B04D8C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</w:tr>
      <w:tr w:rsidR="00BD0418" w:rsidRPr="00B1737D" w14:paraId="74EAE58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14EE6A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4627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AF3B82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osphoglycerate kinase OS=Candida albicans (strain SC5314 / ATCC MYA-2876) OX=237561 GN=PGK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2ECE3C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</w:tr>
      <w:tr w:rsidR="00BD0418" w:rsidRPr="00B1737D" w14:paraId="0C3E020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274CB5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B9W6X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5A93A7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cription elongation factor SII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170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833F4A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</w:tr>
      <w:tr w:rsidR="00BD0418" w:rsidRPr="00B1737D" w14:paraId="3E7EF1E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1E0084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O7426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AAA67C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Heat shock protein 60, mitochondrial OS=Candida albicans (strain SC5314 / ATCC MYA-2876) OX=237561 GN=HSP6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65D25C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1</w:t>
            </w:r>
          </w:p>
        </w:tc>
      </w:tr>
      <w:tr w:rsidR="00BD0418" w:rsidRPr="00B1737D" w14:paraId="3F8E598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712DDA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8261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9CDDBA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osphoglycerate mutase OS=Candida albicans (strain SC5314 / ATCC MYA-2876) OX=237561 GN=GPM1 PE=1 SV=3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970984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1</w:t>
            </w:r>
          </w:p>
        </w:tc>
      </w:tr>
      <w:tr w:rsidR="00BD0418" w:rsidRPr="00B1737D" w14:paraId="5200D57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30E187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B9WM5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ECD677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Heat shock protein 60, mitochondrial, putative OS=Candida </w:t>
            </w: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(strain CD36 / ATCC MYA-646 / CBS 7987 / NCPF 3949 / NRRL Y-17841) OX=573826 GN=Cd36_3199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9064E9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1</w:t>
            </w:r>
          </w:p>
        </w:tc>
      </w:tr>
      <w:tr w:rsidR="00BD0418" w:rsidRPr="00B1737D" w14:paraId="1D6279C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509DFF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DI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6E1E73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nolase OS=Candida albicans (strain WO-1) OX=294748 GN=CAWG_00576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370E73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1</w:t>
            </w:r>
          </w:p>
        </w:tc>
      </w:tr>
      <w:tr w:rsidR="00BD0418" w:rsidRPr="00B1737D" w14:paraId="0C69644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5E6907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FL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94243B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bosomal 60S subunit protein L14B OS=Candida albicans (strain SC5314 / ATCC MYA-2876) OX=237561 GN=RPL1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E2D56D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1</w:t>
            </w:r>
          </w:p>
        </w:tc>
      </w:tr>
      <w:tr w:rsidR="00BD0418" w:rsidRPr="00B1737D" w14:paraId="4CFCEE5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237C58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IM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0A2144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fr1p OS=Candida albicans (strain SC5314 / ATCC MYA-2876) OX=237561 GN=IFR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4EFC24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</w:tr>
      <w:tr w:rsidR="00BD0418" w:rsidRPr="00B1737D" w14:paraId="01D4563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E50639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CT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D084AA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Zinc-binding dehydrogenase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424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223C8A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</w:tr>
      <w:tr w:rsidR="00BD0418" w:rsidRPr="00B1737D" w14:paraId="35D85AA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9FBC59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4YKT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AD7C3E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KS_ER domain-containing protein OS=Candida albicans (strain WO-1) OX=294748 GN=CAWG_06089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283D03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</w:tr>
      <w:tr w:rsidR="00BD0418" w:rsidRPr="00B1737D" w14:paraId="3AE1F4F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81B604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PI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D48B3C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ip1p OS=Candida albicans (strain SC5314 / ATCC MYA-2876) OX=237561 GN=CIP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92566B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29</w:t>
            </w:r>
          </w:p>
        </w:tc>
      </w:tr>
      <w:tr w:rsidR="00BD0418" w:rsidRPr="00B1737D" w14:paraId="30792EE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97E641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II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0D2BC7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mrA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-like negative transcriptional regulator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IP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F941F1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29</w:t>
            </w:r>
          </w:p>
        </w:tc>
      </w:tr>
      <w:tr w:rsidR="00BD0418" w:rsidRPr="00B1737D" w14:paraId="0616477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409890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IV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CDA5FA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osine-5'-monophosphate dehydrogenase OS=Candida albicans (strain WO-1) OX=294748 GN=CAWG_0438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093830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29</w:t>
            </w:r>
          </w:p>
        </w:tc>
      </w:tr>
      <w:tr w:rsidR="00BD0418" w:rsidRPr="00B1737D" w14:paraId="0E05600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FBF476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CZ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822878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ucoamylase 1 OS=Candida albicans (strain WO-1) OX=294748 GN=CAWG_00378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FB6AC8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94</w:t>
            </w:r>
          </w:p>
        </w:tc>
      </w:tr>
      <w:tr w:rsidR="00BD0418" w:rsidRPr="00B1737D" w14:paraId="2BC8E07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F41D41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APF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B72779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MP synthase [glutamine-hydrolyzing] OS=Candida albicans (strain SC5314 / ATCC MYA-2876) OX=237561 GN=GUA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1635BE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94</w:t>
            </w:r>
          </w:p>
        </w:tc>
      </w:tr>
      <w:tr w:rsidR="00BD0418" w:rsidRPr="00B1737D" w14:paraId="6A28915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459111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ADM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7F2B9C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yceraldehyde-3-phosphate dehydrogenase OS=Candida albicans (strain SC5314 / ATCC MYA-2876) OX=237561 GN=TDH3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5CF3B7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94</w:t>
            </w:r>
          </w:p>
        </w:tc>
      </w:tr>
      <w:tr w:rsidR="00BD0418" w:rsidRPr="00B1737D" w14:paraId="32532A6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15D1D1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94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C31A45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Glucoamylase 1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969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77A852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94</w:t>
            </w:r>
          </w:p>
        </w:tc>
      </w:tr>
      <w:tr w:rsidR="00BD0418" w:rsidRPr="00B1737D" w14:paraId="4F5665B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B8F317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B9W96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F68D5C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Glucoamylase 1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992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3DF0F2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94</w:t>
            </w:r>
          </w:p>
        </w:tc>
      </w:tr>
      <w:tr w:rsidR="00BD0418" w:rsidRPr="00B1737D" w14:paraId="4C5856D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08865F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JR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BBC515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bonucleoside-diphosphate reductase OS=Candida albicans (strain WO-1) OX=294748 GN=CAWG_04083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289D26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21</w:t>
            </w:r>
          </w:p>
        </w:tc>
      </w:tr>
      <w:tr w:rsidR="00BD0418" w:rsidRPr="00B1737D" w14:paraId="61BA162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4081EC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A0A1D8PFS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6921D6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-phosphogluconate dehydrogenase, decarboxylating OS=Candida albicans (strain SC5314 / ATCC MYA-2876) OX=237561 GN=GND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E7FA3C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.21</w:t>
            </w:r>
          </w:p>
        </w:tc>
      </w:tr>
      <w:tr w:rsidR="00BD0418" w:rsidRPr="00B1737D" w14:paraId="698CA9E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AEFC2D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1U9X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B1347B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bonucleoside-diphosphate reductase (Fragment) OS=Candida albicans OX=5476 GN=rnr1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DB3107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21</w:t>
            </w:r>
          </w:p>
        </w:tc>
      </w:tr>
      <w:tr w:rsidR="00BD0418" w:rsidRPr="00B1737D" w14:paraId="483255F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45E237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AK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A832FF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ytochrome c oxidase subunit 6A, mitochondrial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644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5D42F9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53</w:t>
            </w:r>
          </w:p>
        </w:tc>
      </w:tr>
      <w:tr w:rsidR="00BD0418" w:rsidRPr="00B1737D" w14:paraId="646AB07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E18178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1UAZ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D4C78F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CaJ7.0058 OS=Candida albicans OX=5476 GN=CaJ7.005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9C9F93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69</w:t>
            </w:r>
          </w:p>
        </w:tc>
      </w:tr>
      <w:tr w:rsidR="00BD0418" w:rsidRPr="00B1737D" w14:paraId="004D17A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C01686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C4YNB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D0F0BB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itogen-activated protein kinase OS=Candida albicans (strain WO-1) OX=294748 GN=CAWG_0137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5412C4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1</w:t>
            </w:r>
          </w:p>
        </w:tc>
      </w:tr>
      <w:tr w:rsidR="00BD0418" w:rsidRPr="00B1737D" w14:paraId="7629F66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8915CC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Q5AAG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BA1027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itogen-activated protein kinase MKC1 OS=Candida albicans (strain SC5314 / ATCC MYA-2876) OX=237561 GN=MKC1 PE=1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AE8F5C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1</w:t>
            </w:r>
          </w:p>
        </w:tc>
      </w:tr>
      <w:tr w:rsidR="00BD0418" w:rsidRPr="00B1737D" w14:paraId="14BA1C5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2DF048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4306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0BE1FA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Mitogen-activated protein kinase MKC1 OS=Candida albicans OX=5476 GN=MKC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8D0939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1</w:t>
            </w:r>
          </w:p>
        </w:tc>
      </w:tr>
      <w:tr w:rsidR="00BD0418" w:rsidRPr="00B1737D" w14:paraId="0450C42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2DDDB7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J3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439E3C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385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BE3FC3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1</w:t>
            </w:r>
          </w:p>
        </w:tc>
      </w:tr>
      <w:tr w:rsidR="00BD0418" w:rsidRPr="00B1737D" w14:paraId="6527CF0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9818F5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G6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A63E20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pl6p OS=Candida albicans (strain SC5314 / ATCC MYA-2876) OX=237561 GN=NPL6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4E30AF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1</w:t>
            </w:r>
          </w:p>
        </w:tc>
      </w:tr>
      <w:tr w:rsidR="00BD0418" w:rsidRPr="00B1737D" w14:paraId="6CBA218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33E866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AC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0B6FA1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hromatin structure remodeling complex protein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565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6A5ABB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1</w:t>
            </w:r>
          </w:p>
        </w:tc>
      </w:tr>
      <w:tr w:rsidR="00BD0418" w:rsidRPr="00B1737D" w14:paraId="6582275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BA5879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PT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84FB1C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248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463034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2</w:t>
            </w:r>
          </w:p>
        </w:tc>
      </w:tr>
      <w:tr w:rsidR="00BD0418" w:rsidRPr="00B1737D" w14:paraId="695B117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D2C1F4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DC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0B9BFF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lation machinery-associated protein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144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1071FC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2</w:t>
            </w:r>
          </w:p>
        </w:tc>
      </w:tr>
      <w:tr w:rsidR="00BD0418" w:rsidRPr="00B1737D" w14:paraId="3AC9867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5B941C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J7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F1DDA7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orf19.169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753F42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2</w:t>
            </w:r>
          </w:p>
        </w:tc>
      </w:tr>
      <w:tr w:rsidR="00BD0418" w:rsidRPr="00B1737D" w14:paraId="4104F83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03802A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9P0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FC9C94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H-cytochrome b5 reductase 1 OS=Candida albicans (strain SC5314 / ATCC MYA-2876) OX=237561 GN=CBR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B3CA7F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8</w:t>
            </w:r>
          </w:p>
        </w:tc>
      </w:tr>
      <w:tr w:rsidR="00BD0418" w:rsidRPr="00B1737D" w14:paraId="2762EF9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6B31A0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4YM9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FF9E29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-phosphogluconolactonase-like protein OS=Candida albicans (strain WO-1) OX=294748 GN=CAWG_01969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076C4A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8</w:t>
            </w:r>
          </w:p>
        </w:tc>
      </w:tr>
      <w:tr w:rsidR="00BD0418" w:rsidRPr="00B1737D" w14:paraId="62F999E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98D70A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GK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227B4D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ADH-cytochrome b5 reductas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51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851BE2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88</w:t>
            </w:r>
          </w:p>
        </w:tc>
      </w:tr>
      <w:tr w:rsidR="00BD0418" w:rsidRPr="00B1737D" w14:paraId="40F3CFD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C92907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AT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DBD9CC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psin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725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E34F6F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95</w:t>
            </w:r>
          </w:p>
        </w:tc>
      </w:tr>
      <w:tr w:rsidR="00BD0418" w:rsidRPr="00B1737D" w14:paraId="2C80962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479C1C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JI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E0BB22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NTH domain-containing protein OS=Candida albicans (strain WO-1) OX=294748 GN=CAWG_0400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1BD76B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95</w:t>
            </w:r>
          </w:p>
        </w:tc>
      </w:tr>
      <w:tr w:rsidR="00BD0418" w:rsidRPr="00B1737D" w14:paraId="3B2CDD2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C0C8B0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GL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83DEB2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nt3p OS=Candida albicans (strain SC5314 / ATCC MYA-2876) OX=237561 GN=ENT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A73E53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95</w:t>
            </w:r>
          </w:p>
        </w:tc>
      </w:tr>
      <w:tr w:rsidR="00BD0418" w:rsidRPr="00B1737D" w14:paraId="270052E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32CCBC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75MG5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8935EE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ucose-6-phosphate dehydrogenase (Fragment) OS=Candida albicans OX=5476 GN=ZWF1b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8AB845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95</w:t>
            </w:r>
          </w:p>
        </w:tc>
      </w:tr>
      <w:tr w:rsidR="00BD0418" w:rsidRPr="00B1737D" w14:paraId="5882D50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27906D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HT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80926C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riodic tryptophan protein 1 OS=Candida albicans (strain WO-1) OX=294748 GN=CAWG_03639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2224A2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BD0418" w:rsidRPr="00B1737D" w14:paraId="060C82D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E32CC0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FK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DCAE12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eriodic tryptophan (W) protein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146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B2C1AC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BD0418" w:rsidRPr="00B1737D" w14:paraId="4203466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904223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1D8PLA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EA13C9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NA-processing protein OS=Candida albicans (strain SC5314 / ATCC MYA-2876) OX=237561 GN=PWP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A9F72C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BD0418" w:rsidRPr="00B1737D" w14:paraId="749ED81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2B014B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818692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Glycerol-3-phosphate dehydrogenase [NAD(+)] OS=Candida albicans (strain SC5314 / ATCC MYA-2876) OX=237561 GN=GPD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B86FCD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</w:t>
            </w:r>
          </w:p>
        </w:tc>
      </w:tr>
      <w:tr w:rsidR="00BD0418" w:rsidRPr="00B1737D" w14:paraId="02B9496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CD4BA3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Q8NKG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7F9352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Glycerol-3-phosphate dehydrogenase [NAD(+)] OS=Candida albicans OX=5476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E7A3E6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</w:t>
            </w:r>
          </w:p>
        </w:tc>
      </w:tr>
      <w:tr w:rsidR="00BD0418" w:rsidRPr="00B1737D" w14:paraId="2566D56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94155D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G2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A873B7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Vacuolar transporter chaperone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4313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101996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1</w:t>
            </w:r>
          </w:p>
        </w:tc>
      </w:tr>
      <w:tr w:rsidR="00BD0418" w:rsidRPr="00B1737D" w14:paraId="17DBEAF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5162AE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HC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E78F99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acuolar transporter chaperone 4 OS=Candida albicans (strain WO-1) OX=294748 GN=CAWG_0347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20C2B0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1</w:t>
            </w:r>
          </w:p>
        </w:tc>
      </w:tr>
      <w:tr w:rsidR="00BD0418" w:rsidRPr="00B1737D" w14:paraId="166E49F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AD2A2E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B7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DC0848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SP domain-containing protein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866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DAA398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2</w:t>
            </w:r>
          </w:p>
        </w:tc>
      </w:tr>
      <w:tr w:rsidR="00BD0418" w:rsidRPr="00B1737D" w14:paraId="392DCFD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01737C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JA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5C2D07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39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DC4278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2</w:t>
            </w:r>
          </w:p>
        </w:tc>
      </w:tr>
      <w:tr w:rsidR="00BD0418" w:rsidRPr="00B1737D" w14:paraId="5D29800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D8A7A5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ALX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484274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anscription elongation factor SPT5 OS=Candida albicans (strain SC5314 / ATCC MYA-2876) OX=237561 GN=SPT5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CE3E08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2</w:t>
            </w:r>
          </w:p>
        </w:tc>
      </w:tr>
      <w:tr w:rsidR="00BD0418" w:rsidRPr="00B1737D" w14:paraId="7611032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C22208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B9WAJ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445CE0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cription elongation factor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634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4FDC23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2</w:t>
            </w:r>
          </w:p>
        </w:tc>
      </w:tr>
      <w:tr w:rsidR="00BD0418" w:rsidRPr="00B1737D" w14:paraId="1CA6205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5B4134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9B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854E96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1,2-dihydroxy-3-keto-5-methylthiopentene dioxygenas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ADI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C8B075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3</w:t>
            </w:r>
          </w:p>
        </w:tc>
      </w:tr>
      <w:tr w:rsidR="00BD0418" w:rsidRPr="00B1737D" w14:paraId="41A08DC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C32EA1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CU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84A66D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2-dihydroxy-3-keto-5-methylthiopentene dioxygenase OS=Candida albicans (strain WO-1) OX=294748 GN=ADI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957353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3</w:t>
            </w:r>
          </w:p>
        </w:tc>
      </w:tr>
      <w:tr w:rsidR="00BD0418" w:rsidRPr="00B1737D" w14:paraId="28626E5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76B606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1UAM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D5F600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otential membrane protein OS=Candida albicans OX=5476 GN=Ca20C1.19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EF5023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5</w:t>
            </w:r>
          </w:p>
        </w:tc>
      </w:tr>
      <w:tr w:rsidR="00BD0418" w:rsidRPr="00B1737D" w14:paraId="4C4FDF1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32EE2B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B9WM2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8BC05F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Type II HSP40 co-chaperone, putative OS=Candida </w:t>
            </w:r>
            <w:proofErr w:type="spellStart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 (strain CD36 / ATCC MYA-646 / CBS 7987 / NCPF 3949 / NRRL Y-17841) OX=573826 GN=Cd36_3155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03D576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18</w:t>
            </w:r>
          </w:p>
        </w:tc>
      </w:tr>
      <w:tr w:rsidR="00BD0418" w:rsidRPr="00B1737D" w14:paraId="682340F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F2F58A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U7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6696705" w14:textId="77777777" w:rsidR="00BD0418" w:rsidRPr="00B1737D" w:rsidRDefault="00BF5DA9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yrosine-</w:t>
            </w:r>
            <w:r w:rsidR="00BD0418"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otein phosphatase OS=Candida albicans (strain SC5314 / ATCC MYA-2876) OX=237561 GN=PTP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4A20EE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22</w:t>
            </w:r>
          </w:p>
        </w:tc>
      </w:tr>
      <w:tr w:rsidR="00BD0418" w:rsidRPr="00B1737D" w14:paraId="43AF72B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B80E7C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NZ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B497EA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up1p OS=Candida albicans (strain SC5314 / ATCC MYA-2876) OX=237561 GN=CUP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D8CF56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23</w:t>
            </w:r>
          </w:p>
        </w:tc>
      </w:tr>
      <w:tr w:rsidR="00BD0418" w:rsidRPr="00B1737D" w14:paraId="7DD6C7D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CD0D1D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I0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20DF1A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pper resistance-associated metallothionein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UP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BFC6C6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23</w:t>
            </w:r>
          </w:p>
        </w:tc>
      </w:tr>
      <w:tr w:rsidR="00BD0418" w:rsidRPr="00B1737D" w14:paraId="7563B68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3BD4D9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1D8PT2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0563C4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onitate hydratase, mitochondrial OS=Candida albicans (strain SC5314 / ATCC MYA-2876) OX=237561 GN=ACO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752250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4</w:t>
            </w:r>
          </w:p>
        </w:tc>
      </w:tr>
      <w:tr w:rsidR="00BD0418" w:rsidRPr="00B1737D" w14:paraId="79C88B4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D5EC66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M2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7EE5F4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onitate hydratase, mitochondrial OS=Candida albicans (strain WO-1) OX=294748 GN=CAWG_0190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EC9AB9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4</w:t>
            </w:r>
          </w:p>
        </w:tc>
      </w:tr>
      <w:tr w:rsidR="00BD0418" w:rsidRPr="00B1737D" w14:paraId="661BB41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D952C2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M0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ECC38C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conitate hydratase, mitochondrial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3119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BAAE4E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4</w:t>
            </w:r>
          </w:p>
        </w:tc>
      </w:tr>
      <w:tr w:rsidR="00BD0418" w:rsidRPr="00B1737D" w14:paraId="04CEC37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FD928F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J8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905EF5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ntiviral protein Ski8 orthologue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441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3BC95E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5</w:t>
            </w:r>
          </w:p>
        </w:tc>
      </w:tr>
      <w:tr w:rsidR="00BD0418" w:rsidRPr="00B1737D" w14:paraId="06CAEF8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B2C6C5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A8I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245187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KI complex subunit WD repeat protein OS=Candida albicans (strain SC5314 / ATCC MYA-2876) OX=237561 GN=SKI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FC8D61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5</w:t>
            </w:r>
          </w:p>
        </w:tc>
      </w:tr>
      <w:tr w:rsidR="00BD0418" w:rsidRPr="00B1737D" w14:paraId="45CFEC1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254C5F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SC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93B9B7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D_REPEATS_REGION domain-containing protein OS=Candida albicans (strain WO-1) OX=294748 GN=CAWG_0498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EC77B3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5</w:t>
            </w:r>
          </w:p>
        </w:tc>
      </w:tr>
      <w:tr w:rsidR="00BD0418" w:rsidRPr="00B1737D" w14:paraId="1DCC389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4A0FDD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ABD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F3789A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acuolar-sorting protein SNF7 OS=Candida albicans (strain SC5314 / ATCC MYA-2876) OX=237561 GN=SNF7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0A9D13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38</w:t>
            </w:r>
          </w:p>
        </w:tc>
      </w:tr>
      <w:tr w:rsidR="00BD0418" w:rsidRPr="00B1737D" w14:paraId="213A101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EA4049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6L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551323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ESCRT-III (Endosomal sorting complex required for transport III) subunit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MYA-646 / CBS 7987 / NCPF 3949 / NRRL Y-17841) OX=573826 GN=Cd36_0058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6FFDFD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5.38</w:t>
            </w:r>
          </w:p>
        </w:tc>
      </w:tr>
      <w:tr w:rsidR="00BD0418" w:rsidRPr="00B1737D" w14:paraId="2D2D42D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B893BC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L8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AC6CB7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spartate aminotransferase OS=Candida albicans (strain SC5314 / ATCC MYA-2876) OX=237561 GN=AAT2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779227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1</w:t>
            </w:r>
          </w:p>
        </w:tc>
      </w:tr>
      <w:tr w:rsidR="00BD0418" w:rsidRPr="00B1737D" w14:paraId="037141C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C6B2B9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1UAF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674441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CaJ7.0211 OS=Candida albicans OX=5476 GN=CaJ7.021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5658A2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5</w:t>
            </w:r>
          </w:p>
        </w:tc>
      </w:tr>
      <w:tr w:rsidR="00BD0418" w:rsidRPr="00B1737D" w14:paraId="6365020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AF41ED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K6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25011D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as GTPase-activating-like protein, IQGAP family member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7167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4CA63D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5</w:t>
            </w:r>
          </w:p>
        </w:tc>
      </w:tr>
      <w:tr w:rsidR="00BD0418" w:rsidRPr="00B1737D" w14:paraId="51DC945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50C897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AH0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D032EF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s GTPase-activating-like protein IQG1 OS=Candida albicans (strain SC5314 / ATCC MYA-2876) OX=237561 GN=IQG1 PE=1 SV=2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E2CA5A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5</w:t>
            </w:r>
          </w:p>
        </w:tc>
      </w:tr>
      <w:tr w:rsidR="00BD0418" w:rsidRPr="00B1737D" w14:paraId="58E0FF3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632E9A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TP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A3A79A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553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05A725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5</w:t>
            </w:r>
          </w:p>
        </w:tc>
      </w:tr>
      <w:tr w:rsidR="00BD0418" w:rsidRPr="00B1737D" w14:paraId="690B69B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AABE72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91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FD08F6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Monoglyceride) lipase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0938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F1A250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6</w:t>
            </w:r>
          </w:p>
        </w:tc>
      </w:tr>
      <w:tr w:rsidR="00BD0418" w:rsidRPr="00B1737D" w14:paraId="17F2F0D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5E45C9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EQ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4C0DA0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ylglycerol lipase OS=Candida albicans (strain SC5314 / ATCC MYA-2876) OX=237561 GN=orf19.486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579425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6</w:t>
            </w:r>
          </w:p>
        </w:tc>
      </w:tr>
      <w:tr w:rsidR="00BD0418" w:rsidRPr="00B1737D" w14:paraId="30ADDB6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E0EAE9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4YD4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44CB70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ydrolase_4 domain-containing protein OS=Candida albicans (strain WO-1) OX=294748 GN=CAWG_0043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E17C35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6</w:t>
            </w:r>
          </w:p>
        </w:tc>
      </w:tr>
      <w:tr w:rsidR="00BD0418" w:rsidRPr="00B1737D" w14:paraId="5FDF8E2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8C7402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TW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EF61A4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roxin OS=Candida albicans (strain SC5314 / ATCC MYA-2876) OX=237561 GN=PEX1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25AC90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8</w:t>
            </w:r>
          </w:p>
        </w:tc>
      </w:tr>
      <w:tr w:rsidR="00BD0418" w:rsidRPr="00B1737D" w14:paraId="1FEA2D2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E5C476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MR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52B215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eroxisomal membrane protein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3438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2AADCE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8</w:t>
            </w:r>
          </w:p>
        </w:tc>
      </w:tr>
      <w:tr w:rsidR="00BD0418" w:rsidRPr="00B1737D" w14:paraId="3A693DE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5D37F9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MS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DD2D42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3 domain-containing protein OS=Candida albicans (strain WO-1) OX=294748 GN=CAWG_0216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C22497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48</w:t>
            </w:r>
          </w:p>
        </w:tc>
      </w:tr>
      <w:tr w:rsidR="00BD0418" w:rsidRPr="00B1737D" w14:paraId="43B944C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277F74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H3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F55E8A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W domain-containing protein OS=Candida albicans (strain WO-1) OX=294748 GN=CAWG_0337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DCC5A8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54</w:t>
            </w:r>
          </w:p>
        </w:tc>
      </w:tr>
      <w:tr w:rsidR="00BD0418" w:rsidRPr="00B1737D" w14:paraId="349022A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5917E4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M1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9A67C2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WW domain-containing protein OS=Candida albicans (strain SC5314 / ATCC MYA-2876) OX=237561 GN=orf19.141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2F4CE0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54</w:t>
            </w:r>
          </w:p>
        </w:tc>
      </w:tr>
      <w:tr w:rsidR="00BD0418" w:rsidRPr="00B1737D" w14:paraId="159787B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88D56B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PG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144E80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236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B87035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65</w:t>
            </w:r>
          </w:p>
        </w:tc>
      </w:tr>
      <w:tr w:rsidR="00BD0418" w:rsidRPr="00B1737D" w14:paraId="732270B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13EEA8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D1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5B8DFF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Dl)-glycerol-3-phosphatase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029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075D2B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65</w:t>
            </w:r>
          </w:p>
        </w:tc>
      </w:tr>
      <w:tr w:rsidR="00BD0418" w:rsidRPr="00B1737D" w14:paraId="03A2D03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B4B884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1D8PNP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BB7FD9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ucleoporin OS=Candida albicans (strain SC5314 / ATCC MYA-2876) OX=237561 GN=orf19.666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C89202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68</w:t>
            </w:r>
          </w:p>
        </w:tc>
      </w:tr>
      <w:tr w:rsidR="00BD0418" w:rsidRPr="00B1737D" w14:paraId="67B7F53A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81B486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RM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9B4FFD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anBD1 domain-containing protein OS=Candida albicans (strain WO-1) OX=294748 GN=CAWG_0472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FC6C67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68</w:t>
            </w:r>
          </w:p>
        </w:tc>
      </w:tr>
      <w:tr w:rsidR="00BD0418" w:rsidRPr="00B1737D" w14:paraId="71224DD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747AEE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KN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40D9EE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icotinamide-nucleotid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nylyltransfer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548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99696C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79</w:t>
            </w:r>
          </w:p>
        </w:tc>
      </w:tr>
      <w:tr w:rsidR="00BD0418" w:rsidRPr="00B1737D" w14:paraId="66A0D56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C11283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ND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941A52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icotinamide-nucleotid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nylyltransfer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albicans (strain WO-1) OX=294748 GN=CAWG_01395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66A49D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79</w:t>
            </w:r>
          </w:p>
        </w:tc>
      </w:tr>
      <w:tr w:rsidR="00BD0418" w:rsidRPr="00B1737D" w14:paraId="331DAEB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3272E0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RN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11D8E1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icotinamide-nucleotid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denylyltransfer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albicans (strain SC5314 / ATCC MYA-2876) OX=237561 GN=CAALFM_CR00350WA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5E025F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79</w:t>
            </w:r>
          </w:p>
        </w:tc>
      </w:tr>
      <w:tr w:rsidR="00BD0418" w:rsidRPr="00B1737D" w14:paraId="2FCE30B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4C402F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BB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EB178F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Homocitrate synthase, mitochondrial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907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97A9C6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22</w:t>
            </w:r>
          </w:p>
        </w:tc>
      </w:tr>
      <w:tr w:rsidR="00BD0418" w:rsidRPr="00B1737D" w14:paraId="7C3966B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42FE9E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9TC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D2BE07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s22p OS=Candida albicans (strain SC5314 / ATCC MYA-2876) OX=237561 GN=LYS2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74FD20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22</w:t>
            </w:r>
          </w:p>
        </w:tc>
      </w:tr>
      <w:tr w:rsidR="00BD0418" w:rsidRPr="00B1737D" w14:paraId="2E84951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125F38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LP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7FBC69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6 snRNA-associated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m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like protein LSm2 OS=Candida albicans (strain WO-1) OX=294748 GN=CAWG_01763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0FFC06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3</w:t>
            </w:r>
          </w:p>
        </w:tc>
      </w:tr>
      <w:tr w:rsidR="00BD0418" w:rsidRPr="00B1737D" w14:paraId="79126DA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F59831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B9WMM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807692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ystathionine gamma-lyase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3393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F5A5F9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34</w:t>
            </w:r>
          </w:p>
        </w:tc>
      </w:tr>
      <w:tr w:rsidR="00BD0418" w:rsidRPr="00B1737D" w14:paraId="1492A66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304E63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MN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E00003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ystathionine gamma-lyase OS=Candida albicans (strain WO-1) OX=294748 GN=CAWG_0212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11598C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34</w:t>
            </w:r>
          </w:p>
        </w:tc>
      </w:tr>
      <w:tr w:rsidR="00BD0418" w:rsidRPr="00B1737D" w14:paraId="7595046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906289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8377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C4FEFA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exokinase-2 OS=Candida albicans (strain SC5314 / ATCC MYA-2876) OX=237561 GN=HXK2 PE=1 SV=2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1AA193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2815D78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0D6C59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CN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A667BD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utamate decarboxylase OS=Candida albicans (strain WO-1) OX=294748 GN=CAWG_0027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8A975B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7843BE5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8F94A8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YK7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EACEEA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29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Da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g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inging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protein OS=Candida albicans OX=5476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B4BDC0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285B071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9EA27B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Q3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70240C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otein SNO4 OS=Candida albicans (strain WO-1) OX=294748 GN=CAWG_0258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C7B7C4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0582A55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72C7EE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1328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10C896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roxisomal catalase OS=Candida albicans (strain SC5314 / ATCC MYA-2876) OX=237561 GN=CAT1 PE=2 SV=5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900247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05FB0A0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00EE85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AGZ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6F3CEE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TP-dependent 6-phosphofructokinase OS=Candida albicans (strain SC5314 / ATCC MYA-2876) OX=237561 GN=PFK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25585C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687004C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ABD62E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9E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E86F02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Glutamate decarboxylas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076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9B824F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4B0B4F3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C7444B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B9W9G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37C4AE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Glutamate decarboxylas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1095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252BC3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6E42F0A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BEAC48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AA0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88236D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m1p OS=Candida albicans (strain SC5314 / ATCC MYA-2876) OX=237561 GN=RIM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67E16F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20EB4AF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917B72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E5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DD9FD5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60s acidic ribosomal protein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RPP2B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ED949A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307BFB69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DA86BC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QM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13AAC8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278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2F9494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20F8301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F68B8D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9HFQ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F88352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S acidic ribosomal protein P2-B OS=Candida albicans OX=5476 GN=RPP2B PE=1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76CB8B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39956C2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C5A68F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ANH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37A319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bosomal protein P2B OS=Candida albicans (strain SC5314 / ATCC MYA-2876) OX=237561 GN=RPP2B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1CE120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2C93B42F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463126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7859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7C6958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ytosine deaminase OS=Candida albicans OX=5476 GN=FCA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863ED4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06DB3A9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97449D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P6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D40892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300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FD9854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66B679A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364142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B9WHH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166708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DP-N-acetylglucosamin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yrophosphoryl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UAP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1F748F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733AF670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166D52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7493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10C74A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DP-N-acetylglucosamin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yrophosphoryl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albicans OX=5476 GN=UAP1 PE=1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5E37CE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5A3B444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80D2F0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RD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CD31C6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DP-N-acetylglucosamin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yrophosphoryl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albicans (strain WO-1) OX=294748 GN=CAWG_04635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9F57FF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7E3F59B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EB83DE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NG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D2A968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DP-N-acetylglucosamine di</w:t>
            </w:r>
            <w:r w:rsidR="00BF5DA9"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osphorylase OS=Candida albicans (strain SC5314 / ATCC MYA-2876) OX=237561 GN=UAP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5DDEFA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301F4DC6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5F62AED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SR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7D9EEE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sein kinase I isoform epsilon OS=Candida albicans (strain WO-1) OX=294748 GN=CAWG_05133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EAFFA3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3706F76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BF7827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9S6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153F6E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rine/threonine protein kinase OS=Candida albicans (strain SC5314 / ATCC MYA-2876) OX=237561 GN=HRR25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D33CB3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72DC77C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14D499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D2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D0DCBC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041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550410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7A1F455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EECB26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ET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985562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RM domain-containing protein OS=Candida albicans (strain SC5314 / ATCC MYA-2876) OX=237561 GN=orf19.4888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B4751E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4D4FEFA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CB5179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1D8PJ8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A57D49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rine/threonine-protein phosphatase OS=Candida albicans (strain SC5314 / ATCC MYA-2876) OX=237561 GN=PPH21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683E75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1B2A141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EAA49E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PT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5E1705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rine/threonine-protein phosphatase OS=Candida albicans (strain WO-1) OX=294748 GN=CAWG_02492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249FA28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7725B5B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8519F6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DC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E5D259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erine/threonine-protein phosphatas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81510 PE=3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677A5F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211E428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CB9ED6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1UAD3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3D6397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CaJ7.0341 OS=Candida albicans OX=5476 GN=CaJ7.034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C66DC4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28FB3F3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0EBE72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TY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150E908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5634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ACBD6C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7320346D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49B4564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RA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65EB7F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itochondrial 54S ribosomal protein YmL49 OS=Candida albicans (strain SC5314 / ATCC MYA-2876) OX=237561 GN=orf19.516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1AC42DD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55FE9D6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5881BD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0CU3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1A072F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gglutinin-like protein 2 OS=Candida albicans (strain SC5314 / ATCC MYA-2876) OX=237561 GN=ALS2 PE=2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366B37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3609BD2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3E8C6A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9URQ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41A509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gglutinin-like protein 2 (Fragments) OS=Candida albicans OX=5476 GN=ALS2 PE=3 SV=2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092426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43AF2F4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EA9B43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S82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3F738D4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dida_ALS_N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domain-containing protein OS=Candida albicans (strain WO-1) OX=294748 GN=CAWG_0494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EFFBAD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64B1A3BE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2B5B5F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1D8PPW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0011E82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(+) diphosphatase OS=Candida albicans (strain SC5314 / ATCC MYA-2876) OX=237561 GN=orf19.348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A02B39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2A367161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DE3945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IV1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EBF22D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ADH diphosphatase (Pyrophosphatase)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6262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5A8DD1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1BD91824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05A86EA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SQ9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9A9E36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udix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hydrolase domain-containing protein OS=Candida albicans (strain WO-1) OX=294748 GN=CAWG_05127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58574A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7A7A05B5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27FDF1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4YL3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E9E502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WO-1) OX=294748 GN=CAWG_0155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0A76612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04EF900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639EA3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1D8PS44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6DB046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albicans (strain SC5314 / ATCC MYA-2876) OX=237561 GN=CAALFM_CR02060WA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B4443F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00709187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57532C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9WL20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2C2A257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osphomut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putative OS=Candid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ubliniensis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strain CD36 / ATCC MYA-646 / CBS 7987 / NCPF 3949 / NRRL Y-17841) OX=573826 GN=Cd36_26980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67ECBF3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0AECA71C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798B94C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1UA98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AD75AA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CA41C10.11 OS=Candida albicans OX=5476 GN=CA41C10.11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2BCAAA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27844633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33D3A51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13307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5971BEA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AG protein OS=Candida albicans OX=5476 GN=gag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7BAC995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5BF1FD3B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1885DC0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3MP8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6257000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CaJ7.0303 OS=Candida albicans OX=5476 GN=CaJ7.0303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EA85C8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028451E2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6D8CB2F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1D8PR55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49BBD66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(Fragment) OS=Candida albicans (strain SC5314 / ATCC MYA-2876) OX=237561 GN=CAALFM_C702610CA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461DDBC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  <w:tr w:rsidR="00BD0418" w:rsidRPr="00B1737D" w14:paraId="58BBD038" w14:textId="77777777" w:rsidTr="009103B9">
        <w:trPr>
          <w:trHeight w:val="300"/>
        </w:trPr>
        <w:tc>
          <w:tcPr>
            <w:tcW w:w="1634" w:type="dxa"/>
            <w:shd w:val="clear" w:color="auto" w:fill="auto"/>
            <w:noWrap/>
            <w:vAlign w:val="bottom"/>
          </w:tcPr>
          <w:p w14:paraId="29460B9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A0I6</w:t>
            </w:r>
          </w:p>
        </w:tc>
        <w:tc>
          <w:tcPr>
            <w:tcW w:w="6911" w:type="dxa"/>
            <w:gridSpan w:val="3"/>
            <w:shd w:val="clear" w:color="auto" w:fill="auto"/>
            <w:noWrap/>
            <w:vAlign w:val="bottom"/>
          </w:tcPr>
          <w:p w14:paraId="7F386EE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gative cofactor 2 transcription regulator complex subunit OS=Candida albicans (strain SC5314 / ATCC MYA-2876) OX=237561 GN=NCB2 PE=4 SV=1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3304C30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.97</w:t>
            </w:r>
          </w:p>
        </w:tc>
      </w:tr>
    </w:tbl>
    <w:p w14:paraId="382FCFE8" w14:textId="77777777" w:rsidR="00DF3E31" w:rsidRPr="00B1737D" w:rsidRDefault="00DF3E31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D47CFC6" w14:textId="77777777" w:rsidR="00DF3E31" w:rsidRPr="00B1737D" w:rsidRDefault="00B87CAE" w:rsidP="00B1737D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sz w:val="24"/>
          <w:szCs w:val="24"/>
        </w:rPr>
        <w:t xml:space="preserve">Mass </w:t>
      </w:r>
      <w:r w:rsidR="00BF5DA9" w:rsidRPr="00B1737D">
        <w:rPr>
          <w:rFonts w:ascii="Times New Roman" w:hAnsi="Times New Roman" w:cs="Times New Roman"/>
          <w:sz w:val="24"/>
          <w:szCs w:val="24"/>
        </w:rPr>
        <w:t>spectrometry-</w:t>
      </w:r>
      <w:r w:rsidRPr="00B1737D">
        <w:rPr>
          <w:rFonts w:ascii="Times New Roman" w:hAnsi="Times New Roman" w:cs="Times New Roman"/>
          <w:sz w:val="24"/>
          <w:szCs w:val="24"/>
        </w:rPr>
        <w:t>based wh</w:t>
      </w:r>
      <w:r w:rsidR="00DF3E31" w:rsidRPr="00B1737D">
        <w:rPr>
          <w:rFonts w:ascii="Times New Roman" w:hAnsi="Times New Roman" w:cs="Times New Roman"/>
          <w:sz w:val="24"/>
          <w:szCs w:val="24"/>
        </w:rPr>
        <w:t xml:space="preserve">ole cell proteome analysis of </w:t>
      </w:r>
      <w:r w:rsidR="00BF5DA9" w:rsidRPr="00B1737D">
        <w:rPr>
          <w:rFonts w:ascii="Times New Roman" w:hAnsi="Times New Roman" w:cs="Times New Roman"/>
          <w:sz w:val="24"/>
          <w:szCs w:val="24"/>
        </w:rPr>
        <w:t>drug-</w:t>
      </w:r>
      <w:r w:rsidR="00DF3E31" w:rsidRPr="00B1737D">
        <w:rPr>
          <w:rFonts w:ascii="Times New Roman" w:hAnsi="Times New Roman" w:cs="Times New Roman"/>
          <w:sz w:val="24"/>
          <w:szCs w:val="24"/>
        </w:rPr>
        <w:t xml:space="preserve">resistant </w:t>
      </w:r>
      <w:r w:rsidR="00EC0990" w:rsidRPr="00B1737D">
        <w:rPr>
          <w:rFonts w:ascii="Times New Roman" w:hAnsi="Times New Roman" w:cs="Times New Roman"/>
          <w:i/>
          <w:sz w:val="24"/>
          <w:szCs w:val="24"/>
        </w:rPr>
        <w:t>C</w:t>
      </w:r>
      <w:r w:rsidR="00EC0990">
        <w:rPr>
          <w:rFonts w:ascii="Times New Roman" w:hAnsi="Times New Roman" w:cs="Times New Roman"/>
          <w:i/>
          <w:sz w:val="24"/>
          <w:szCs w:val="24"/>
        </w:rPr>
        <w:t>.</w:t>
      </w:r>
      <w:r w:rsidR="00EC0990" w:rsidRPr="00B1737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F3E31" w:rsidRPr="00B1737D">
        <w:rPr>
          <w:rFonts w:ascii="Times New Roman" w:hAnsi="Times New Roman" w:cs="Times New Roman"/>
          <w:i/>
          <w:sz w:val="24"/>
          <w:szCs w:val="24"/>
        </w:rPr>
        <w:t xml:space="preserve">glabrata </w:t>
      </w:r>
      <w:r w:rsidR="00DF3E31" w:rsidRPr="00B1737D">
        <w:rPr>
          <w:rFonts w:ascii="Times New Roman" w:hAnsi="Times New Roman" w:cs="Times New Roman"/>
          <w:sz w:val="24"/>
          <w:szCs w:val="24"/>
        </w:rPr>
        <w:t>ve</w:t>
      </w:r>
      <w:r w:rsidR="00EC10AF" w:rsidRPr="00B1737D">
        <w:rPr>
          <w:rFonts w:ascii="Times New Roman" w:hAnsi="Times New Roman" w:cs="Times New Roman"/>
          <w:sz w:val="24"/>
          <w:szCs w:val="24"/>
        </w:rPr>
        <w:t>rsus corresponding drug suscept</w:t>
      </w:r>
      <w:r w:rsidR="00DF3E31" w:rsidRPr="00B1737D">
        <w:rPr>
          <w:rFonts w:ascii="Times New Roman" w:hAnsi="Times New Roman" w:cs="Times New Roman"/>
          <w:sz w:val="24"/>
          <w:szCs w:val="24"/>
        </w:rPr>
        <w:t>ible isolate.</w:t>
      </w:r>
    </w:p>
    <w:tbl>
      <w:tblPr>
        <w:tblW w:w="9798" w:type="dxa"/>
        <w:tblLook w:val="04A0" w:firstRow="1" w:lastRow="0" w:firstColumn="1" w:lastColumn="0" w:noHBand="0" w:noVBand="1"/>
      </w:tblPr>
      <w:tblGrid>
        <w:gridCol w:w="1843"/>
        <w:gridCol w:w="155"/>
        <w:gridCol w:w="6636"/>
        <w:gridCol w:w="1390"/>
      </w:tblGrid>
      <w:tr w:rsidR="00BD0418" w:rsidRPr="00B1737D" w14:paraId="112A5D5E" w14:textId="77777777" w:rsidTr="00C553DF">
        <w:trPr>
          <w:trHeight w:val="450"/>
        </w:trPr>
        <w:tc>
          <w:tcPr>
            <w:tcW w:w="185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8D08D" w:themeFill="accent6" w:themeFillTint="99"/>
            <w:vAlign w:val="center"/>
            <w:hideMark/>
          </w:tcPr>
          <w:p w14:paraId="66FAA642" w14:textId="77777777" w:rsidR="00BD0418" w:rsidRPr="00B1737D" w:rsidRDefault="00BD0418" w:rsidP="00B1737D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ccession</w:t>
            </w:r>
          </w:p>
        </w:tc>
        <w:tc>
          <w:tcPr>
            <w:tcW w:w="66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8D08D" w:themeFill="accent6" w:themeFillTint="99"/>
            <w:vAlign w:val="center"/>
            <w:hideMark/>
          </w:tcPr>
          <w:p w14:paraId="38C92F2F" w14:textId="77777777" w:rsidR="00BD0418" w:rsidRPr="00B1737D" w:rsidRDefault="00BD0418" w:rsidP="00B1737D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Description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8D08D" w:themeFill="accent6" w:themeFillTint="99"/>
            <w:vAlign w:val="center"/>
            <w:hideMark/>
          </w:tcPr>
          <w:p w14:paraId="1923E58F" w14:textId="77777777" w:rsidR="00BD0418" w:rsidRPr="00B1737D" w:rsidRDefault="00BD0418" w:rsidP="00B1737D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Abundance Ratio (log2): (M183) / (M203)</w:t>
            </w:r>
          </w:p>
        </w:tc>
      </w:tr>
      <w:tr w:rsidR="00BD0418" w:rsidRPr="00B1737D" w14:paraId="1365217F" w14:textId="77777777" w:rsidTr="00C553DF">
        <w:trPr>
          <w:trHeight w:val="450"/>
        </w:trPr>
        <w:tc>
          <w:tcPr>
            <w:tcW w:w="979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4C9E6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roteins down-regulated in drug-resistant isolate</w:t>
            </w:r>
          </w:p>
        </w:tc>
      </w:tr>
      <w:tr w:rsidR="00BD0418" w:rsidRPr="00B1737D" w14:paraId="1C643B7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C2BD5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SJ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E6489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Lysophospholip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NTE1 OS=Candida glabrata GN=AO440_004775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7A7841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6.64</w:t>
            </w:r>
          </w:p>
        </w:tc>
      </w:tr>
      <w:tr w:rsidR="00BD0418" w:rsidRPr="00B1737D" w14:paraId="4A3D537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49321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M79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14A17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utativ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itroreduct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HBN1 OS=Candida glabrata GN=AO440_000164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82E94F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.58</w:t>
            </w:r>
          </w:p>
        </w:tc>
      </w:tr>
      <w:tr w:rsidR="00BD0418" w:rsidRPr="00B1737D" w14:paraId="167A1C08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B6E46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P3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66034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ginase OS=Candida glabrata (strain ATCC 2001 / CBS 138 / JCM 3761 / NBRC 0622 / NRRL Y-65) GN=CAGL0J07062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98F19E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.34</w:t>
            </w:r>
          </w:p>
        </w:tc>
      </w:tr>
      <w:tr w:rsidR="00BD0418" w:rsidRPr="00B1737D" w14:paraId="279ADDE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922C6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Q29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BD7E6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NA polymerase II transcription factor B subunit 4 OS=Candida glabrata GN=AO440_000679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A6DDE2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.19</w:t>
            </w:r>
          </w:p>
        </w:tc>
      </w:tr>
      <w:tr w:rsidR="00BD0418" w:rsidRPr="00B1737D" w14:paraId="63DA31A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3EABB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8F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4FA24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uclear transport factor 2 OS=Candida glabrata GN=AO440_002308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10E97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5.04</w:t>
            </w:r>
          </w:p>
        </w:tc>
      </w:tr>
      <w:tr w:rsidR="00BD0418" w:rsidRPr="00B1737D" w14:paraId="60ACDD83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AEE9C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QA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4BF7B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I07909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6A578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.71</w:t>
            </w:r>
          </w:p>
        </w:tc>
      </w:tr>
      <w:tr w:rsidR="00BD0418" w:rsidRPr="00B1737D" w14:paraId="69F42BEC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BAD40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KI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6466B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hibitory regulator protein IRA2 OS=Candida glabrata GN=AO440_002676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C60681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.71</w:t>
            </w:r>
          </w:p>
        </w:tc>
      </w:tr>
      <w:tr w:rsidR="00BD0418" w:rsidRPr="00B1737D" w14:paraId="679CBC6F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45EB4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N9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5EF36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1771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ABB71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.68</w:t>
            </w:r>
          </w:p>
        </w:tc>
      </w:tr>
      <w:tr w:rsidR="00BD0418" w:rsidRPr="00B1737D" w14:paraId="5148AA3E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F5D38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K7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C1B14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utative mitochondrial carnitine O-acetyltransferase OS=Candida glabrata GN=AO440_003327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BA973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.68</w:t>
            </w:r>
          </w:p>
        </w:tc>
      </w:tr>
      <w:tr w:rsidR="00BD0418" w:rsidRPr="00B1737D" w14:paraId="4412615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B7F75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KK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99D21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L10802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1DFA27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.37</w:t>
            </w:r>
          </w:p>
        </w:tc>
      </w:tr>
      <w:tr w:rsidR="00BD0418" w:rsidRPr="00B1737D" w14:paraId="5AE95E7C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2C2E4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QK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F8291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I05500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4C51C3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4.18</w:t>
            </w:r>
          </w:p>
        </w:tc>
      </w:tr>
      <w:tr w:rsidR="00BD0418" w:rsidRPr="00B1737D" w14:paraId="6FBFDD5C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DAA12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7C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6604E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utathione S-transferase omega-like 2 OS=Candida glabrata GN=AO440_001570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D7E02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99</w:t>
            </w:r>
          </w:p>
        </w:tc>
      </w:tr>
      <w:tr w:rsidR="00BD0418" w:rsidRPr="00B1737D" w14:paraId="71FC0FC8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9C096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R3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21C5B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I01298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AA6BF3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95</w:t>
            </w:r>
          </w:p>
        </w:tc>
      </w:tr>
      <w:tr w:rsidR="00BD0418" w:rsidRPr="00B1737D" w14:paraId="35F7DEDC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F668E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1H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248DA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spartyl aminopeptidase 4 OS=Candida glabrata GN=AO440_002397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5A86F3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95</w:t>
            </w:r>
          </w:p>
        </w:tc>
      </w:tr>
      <w:tr w:rsidR="00BD0418" w:rsidRPr="00B1737D" w14:paraId="6D72E0D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2D7BD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8T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F37E8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hosphoenolpyruvat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rboxykin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glabrata GN=AO440_002176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49E21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82</w:t>
            </w:r>
          </w:p>
        </w:tc>
      </w:tr>
      <w:tr w:rsidR="00BD0418" w:rsidRPr="00B1737D" w14:paraId="3F1F126F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B27C40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MV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986EE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yceraldehyde-3-phosphate dehydrogenase OS=Candida glabrata GN=AO440_002811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E3617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78</w:t>
            </w:r>
          </w:p>
        </w:tc>
      </w:tr>
      <w:tr w:rsidR="00BD0418" w:rsidRPr="00B1737D" w14:paraId="167D045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12FDF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70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A6F90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S ribosomal protein L20, mitochondrial OS=Candida glabrata GN=AO440_001578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AC4FC5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78</w:t>
            </w:r>
          </w:p>
        </w:tc>
      </w:tr>
      <w:tr w:rsidR="00BD0418" w:rsidRPr="00B1737D" w14:paraId="31BA043C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1B89C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UN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81051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hydrolipoyl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dehydrogenase OS=Candida glabrata (strain ATCC 2001 / CBS 138 / JCM 3761 / NBRC 0622 / NRRL Y-65) GN=IRC15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ACF18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65</w:t>
            </w:r>
          </w:p>
        </w:tc>
      </w:tr>
      <w:tr w:rsidR="00BD0418" w:rsidRPr="00B1737D" w14:paraId="342A55D7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413CE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RQ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C9375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06787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5DCA66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57</w:t>
            </w:r>
          </w:p>
        </w:tc>
      </w:tr>
      <w:tr w:rsidR="00BD0418" w:rsidRPr="00B1737D" w14:paraId="17129CEE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2BE81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WK9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73325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ycerol kinase OS=Candida glabrata GN=AO440_000984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5EFCB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57</w:t>
            </w:r>
          </w:p>
        </w:tc>
      </w:tr>
      <w:tr w:rsidR="00BD0418" w:rsidRPr="00B1737D" w14:paraId="47A2D768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1B07C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BA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05B19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etyl-coenzyme A synthetase OS=Candida glabrata GN=AO440_003812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7B8B7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51</w:t>
            </w:r>
          </w:p>
        </w:tc>
      </w:tr>
      <w:tr w:rsidR="00BD0418" w:rsidRPr="00B1737D" w14:paraId="5B72775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2E95E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PB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3AD3E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ocitrate dehydrogenase [NADP] OS=Candida glabrata GN=AO440_000371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E03C3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5</w:t>
            </w:r>
          </w:p>
        </w:tc>
      </w:tr>
      <w:tr w:rsidR="00BD0418" w:rsidRPr="00B1737D" w14:paraId="18479CD7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587C3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XL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A2851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ocitrate dehydrogenase [NADP] OS=Candida glabrata (strain ATCC 2001 / CBS 138 / JCM 3761 / NBRC 0622 / NRRL Y-65) GN=CAGL0B04917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D8191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5</w:t>
            </w:r>
          </w:p>
        </w:tc>
      </w:tr>
      <w:tr w:rsidR="00BD0418" w:rsidRPr="00B1737D" w14:paraId="3613703D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58A5E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YE9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E1081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3-ketoacyl-CoA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ol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peroxisomal OS=Candida glabrata GN=AO440_002184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0092FB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47</w:t>
            </w:r>
          </w:p>
        </w:tc>
      </w:tr>
      <w:tr w:rsidR="00BD0418" w:rsidRPr="00B1737D" w14:paraId="062D9BF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C5B1D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E5S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43A11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ocitrate lyase OS=Candida glabrata GN=AO440_002913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87434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36</w:t>
            </w:r>
          </w:p>
        </w:tc>
      </w:tr>
      <w:tr w:rsidR="00BD0418" w:rsidRPr="00B1737D" w14:paraId="28F8E67C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C4448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PZ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855F3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I10516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A34E20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32</w:t>
            </w:r>
          </w:p>
        </w:tc>
      </w:tr>
      <w:tr w:rsidR="00BD0418" w:rsidRPr="00B1737D" w14:paraId="533DCC67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AEFA1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M6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BE06E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Glycogen [starch] synthase OS=Candida glabrata (strain ATCC 2001 / CBS 138 / JCM 3761 / NBRC 0622 / NRRL Y-65) GN=CAGL0K10626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1C6439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3.13</w:t>
            </w:r>
          </w:p>
        </w:tc>
      </w:tr>
      <w:tr w:rsidR="00BD0418" w:rsidRPr="00B1737D" w14:paraId="3EF73DC7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D7624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HY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E16BD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eplication factor A protein 1 OS=Candida glabrata GN=AO440_001514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F23C11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96</w:t>
            </w:r>
          </w:p>
        </w:tc>
      </w:tr>
      <w:tr w:rsidR="00BD0418" w:rsidRPr="00B1737D" w14:paraId="3067D4E6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09E0D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V2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02B6D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GRE2(B)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2D858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93</w:t>
            </w:r>
          </w:p>
        </w:tc>
      </w:tr>
      <w:tr w:rsidR="00BD0418" w:rsidRPr="00B1737D" w14:paraId="6A11873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5F3B0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JZ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6802E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PH-dependent methylglyoxal reductase GRE2 OS=Candida glabrata GN=AO440_001055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B4390A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93</w:t>
            </w:r>
          </w:p>
        </w:tc>
      </w:tr>
      <w:tr w:rsidR="00BD0418" w:rsidRPr="00B1737D" w14:paraId="190E94D6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7C874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EHE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5E307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eat shock protein SSA3 OS=Candida glabrata GN=AO440_001621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7538B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92</w:t>
            </w:r>
          </w:p>
        </w:tc>
      </w:tr>
      <w:tr w:rsidR="00BD0418" w:rsidRPr="00B1737D" w14:paraId="617561C9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7097F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GY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83418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spartic proteinase 3 OS=Candida glabrata GN=AO440_005872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761E4E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84</w:t>
            </w:r>
          </w:p>
        </w:tc>
      </w:tr>
      <w:tr w:rsidR="00BD0418" w:rsidRPr="00B1737D" w14:paraId="4CD85789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3558D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VI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9E6E3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YPS3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F66DA0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84</w:t>
            </w:r>
          </w:p>
        </w:tc>
      </w:tr>
      <w:tr w:rsidR="00BD0418" w:rsidRPr="00B1737D" w14:paraId="4B8C09D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A2F66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369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D3291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tin cytoskeleton-regulatory complex protein SLA1 OS=Candida glabrata GN=AO440_005579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DBBA6F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78</w:t>
            </w:r>
          </w:p>
        </w:tc>
      </w:tr>
      <w:tr w:rsidR="00BD0418" w:rsidRPr="00B1737D" w14:paraId="712DF9BB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617A6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VD4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A2B03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E02783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4E26AA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78</w:t>
            </w:r>
          </w:p>
        </w:tc>
      </w:tr>
      <w:tr w:rsidR="00BD0418" w:rsidRPr="00B1737D" w14:paraId="046F8F16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D2810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ZG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ADD55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rine/threonine-protein kinase RIM15 OS=Candida glabrata GN=AO440_003780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DD7F76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73</w:t>
            </w:r>
          </w:p>
        </w:tc>
      </w:tr>
      <w:tr w:rsidR="00BD0418" w:rsidRPr="00B1737D" w14:paraId="12B3F184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D101D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LY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3FFCC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RIM15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D050AE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73</w:t>
            </w:r>
          </w:p>
        </w:tc>
      </w:tr>
      <w:tr w:rsidR="00BD0418" w:rsidRPr="00B1737D" w14:paraId="3374927D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45015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DF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5021E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lanine--glyoxylate aminotransferase 1 OS=Candida glabrata GN=AO440_003778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3215A2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71</w:t>
            </w:r>
          </w:p>
        </w:tc>
      </w:tr>
      <w:tr w:rsidR="00BD0418" w:rsidRPr="00B1737D" w14:paraId="31D3A12B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24867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LY4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46CDB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12518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4F649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71</w:t>
            </w:r>
          </w:p>
        </w:tc>
      </w:tr>
      <w:tr w:rsidR="00BD0418" w:rsidRPr="00B1737D" w14:paraId="38B3D787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DAC91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LB9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60278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L04598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D85EA5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7</w:t>
            </w:r>
          </w:p>
        </w:tc>
      </w:tr>
      <w:tr w:rsidR="00BD0418" w:rsidRPr="00B1737D" w14:paraId="5F3C7078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602BF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37W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84498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peroxide dismutase (Fragment) OS=Candida glabrata GN=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nSOD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047D00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68</w:t>
            </w:r>
          </w:p>
        </w:tc>
      </w:tr>
      <w:tr w:rsidR="00BD0418" w:rsidRPr="00B1737D" w14:paraId="526BB8F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B3950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V6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68AA1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peroxide dismutase OS=Candida glabrata (strain ATCC 2001 / CBS 138 / JCM 3761 / NBRC 0622 / NRRL Y-65) GN=CAGL0E04356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524D49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68</w:t>
            </w:r>
          </w:p>
        </w:tc>
      </w:tr>
      <w:tr w:rsidR="00BD0418" w:rsidRPr="00B1737D" w14:paraId="5F50077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A2F27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W5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3C447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peroxide dismutase OS=Candida glabrata GN=AO440_001003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1BCB3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68</w:t>
            </w:r>
          </w:p>
        </w:tc>
      </w:tr>
      <w:tr w:rsidR="00BD0418" w:rsidRPr="00B1737D" w14:paraId="50F32C9F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3A940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9P42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4DB4C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rnitine acetyltransferase OS=Candida glabrata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61DD14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59</w:t>
            </w:r>
          </w:p>
        </w:tc>
      </w:tr>
      <w:tr w:rsidR="00BD0418" w:rsidRPr="00B1737D" w14:paraId="1D06A14A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C03ABB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AM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DEC6F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rnitine O-acetyltransferase, mitochondrial OS=Candida glabrata GN=AO440_004904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84FDBA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59</w:t>
            </w:r>
          </w:p>
        </w:tc>
      </w:tr>
      <w:tr w:rsidR="00BD0418" w:rsidRPr="00B1737D" w14:paraId="744A86E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6649C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NT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2861F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hioredoxin OS=Candida glabrata GN=AO440_003284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42BC9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57</w:t>
            </w:r>
          </w:p>
        </w:tc>
      </w:tr>
      <w:tr w:rsidR="00BD0418" w:rsidRPr="00B1737D" w14:paraId="7695736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25809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V3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C3F24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GRE2(A) PE=1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31A50B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55</w:t>
            </w:r>
          </w:p>
        </w:tc>
      </w:tr>
      <w:tr w:rsidR="00BD0418" w:rsidRPr="00B1737D" w14:paraId="07D821F5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784F0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32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7C332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PH-dependent methylglyoxal reductase GRE2 OS=Candida glabrata GN=AO440_001040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C446A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55</w:t>
            </w:r>
          </w:p>
        </w:tc>
      </w:tr>
      <w:tr w:rsidR="00BD0418" w:rsidRPr="00B1737D" w14:paraId="79F7D02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9B75F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PR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08726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01485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19705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55</w:t>
            </w:r>
          </w:p>
        </w:tc>
      </w:tr>
      <w:tr w:rsidR="00BD0418" w:rsidRPr="00B1737D" w14:paraId="1FEFFDA8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F8A55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RW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EB86D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OTU domain-containing protein 2 OS=Candida glabrata GN=AO440_002856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9FF111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55</w:t>
            </w:r>
          </w:p>
        </w:tc>
      </w:tr>
      <w:tr w:rsidR="00BD0418" w:rsidRPr="00B1737D" w14:paraId="3104179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E2DFD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0W0DMZ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B1EB5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ositol-3-phosphate synthase OS=Candida glabrata GN=AO440_002598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9F015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51</w:t>
            </w:r>
          </w:p>
        </w:tc>
      </w:tr>
      <w:tr w:rsidR="00BD0418" w:rsidRPr="00B1737D" w14:paraId="3FF91E28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08D3C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VI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B1DC7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late dehydrogenase OS=Candida glabrata (strain ATCC 2001 / CBS 138 / JCM 3761 / NBRC 0622 / NRRL Y-65) GN=CAGL0E01705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6403F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46</w:t>
            </w:r>
          </w:p>
        </w:tc>
      </w:tr>
      <w:tr w:rsidR="00BD0418" w:rsidRPr="00B1737D" w14:paraId="6EEDA1AF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06AEE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WH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71EED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D00198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E3F2F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26</w:t>
            </w:r>
          </w:p>
        </w:tc>
      </w:tr>
      <w:tr w:rsidR="00BD0418" w:rsidRPr="00B1737D" w14:paraId="2C665FEF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60A53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6G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B0204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1 SNP1-associating protein 1 OS=Candida glabrata GN=AO440_001783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D40F93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26</w:t>
            </w:r>
          </w:p>
        </w:tc>
      </w:tr>
      <w:tr w:rsidR="00BD0418" w:rsidRPr="00B1737D" w14:paraId="0C8A24C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7B0C0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R1Y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88FE8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talase OS=Candida glabrata GN=AO440_003707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98308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23</w:t>
            </w:r>
          </w:p>
        </w:tc>
      </w:tr>
      <w:tr w:rsidR="00BD0418" w:rsidRPr="00B1737D" w14:paraId="19F29A03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B0B53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VR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25B6A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onitate hydratase, mitochondrial OS=Candida glabrata (strain ATCC 2001 / CBS 138 / JCM 3761 / NBRC 0622 / NRRL Y-65) GN=ACO1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DE2307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2</w:t>
            </w:r>
          </w:p>
        </w:tc>
      </w:tr>
      <w:tr w:rsidR="00BD0418" w:rsidRPr="00B1737D" w14:paraId="4FB35E1A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0B301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7M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40DBB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acuolar aminopeptidase 1 OS=Candida glabrata GN=APE1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3AC56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2</w:t>
            </w:r>
          </w:p>
        </w:tc>
      </w:tr>
      <w:tr w:rsidR="00BD0418" w:rsidRPr="00B1737D" w14:paraId="41280A28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2DDDF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MF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A83FD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8536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A6EEE9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2</w:t>
            </w:r>
          </w:p>
        </w:tc>
      </w:tr>
      <w:tr w:rsidR="00BD0418" w:rsidRPr="00B1737D" w14:paraId="7BF550ED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1A6C2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0W0CEC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B338C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igh mobility group protein 1 OS=Candida glabrata GN=AO440_000906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952D3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19</w:t>
            </w:r>
          </w:p>
        </w:tc>
      </w:tr>
      <w:tr w:rsidR="00BD0418" w:rsidRPr="00B1737D" w14:paraId="3F039AB3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2E972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P3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F695AC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06952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CD6E0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18</w:t>
            </w:r>
          </w:p>
        </w:tc>
      </w:tr>
      <w:tr w:rsidR="00BD0418" w:rsidRPr="00B1737D" w14:paraId="696E85F4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52A4C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PF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88921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HSP12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59DC8B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12</w:t>
            </w:r>
          </w:p>
        </w:tc>
      </w:tr>
      <w:tr w:rsidR="00BD0418" w:rsidRPr="00B1737D" w14:paraId="2E94148B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15CA1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QN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F6B62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I04906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B63822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12</w:t>
            </w:r>
          </w:p>
        </w:tc>
      </w:tr>
      <w:tr w:rsidR="00BD0418" w:rsidRPr="00B1737D" w14:paraId="3E04528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E4E81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UZ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A7D0A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E05984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FBA561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06</w:t>
            </w:r>
          </w:p>
        </w:tc>
      </w:tr>
      <w:tr w:rsidR="00BD0418" w:rsidRPr="00B1737D" w14:paraId="60FF5446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DDF7A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E8M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C72A4D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oteasome endopeptidase complex OS=Candida glabrata GN=AO440_002443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2BEBBB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2.06</w:t>
            </w:r>
          </w:p>
        </w:tc>
      </w:tr>
      <w:tr w:rsidR="00BD0418" w:rsidRPr="00B1737D" w14:paraId="3D09AB4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50FE7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L3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3FBAF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L06490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F40FA9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8</w:t>
            </w:r>
          </w:p>
        </w:tc>
      </w:tr>
      <w:tr w:rsidR="00BD0418" w:rsidRPr="00B1737D" w14:paraId="6883EEEC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FB7C7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0W0DEJ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E275E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NA-directed RNA polymerases I and III subunit RPAC1 OS=Candida glabrata GN=AO440_000337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D24A9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8</w:t>
            </w:r>
          </w:p>
        </w:tc>
      </w:tr>
      <w:tr w:rsidR="00BD0418" w:rsidRPr="00B1737D" w14:paraId="667F1E7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71C7C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N9M4X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0AC4D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pa1p OS=Candida glabrata GN=EPA1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2D2207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8</w:t>
            </w:r>
          </w:p>
        </w:tc>
      </w:tr>
      <w:tr w:rsidR="00BD0418" w:rsidRPr="00B1737D" w14:paraId="33C2328D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BF9BD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ED39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2CB135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locculation protein FLO1 OS=Candida glabrata GN=AO440_001107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B221AA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8</w:t>
            </w:r>
          </w:p>
        </w:tc>
      </w:tr>
      <w:tr w:rsidR="00BD0418" w:rsidRPr="00B1737D" w14:paraId="66144FA4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1A231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VBJ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C1EBD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pa1p OS=Candida glabrata GN=EPA1 PE=1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81B54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8</w:t>
            </w:r>
          </w:p>
        </w:tc>
      </w:tr>
      <w:tr w:rsidR="00BD0418" w:rsidRPr="00B1737D" w14:paraId="51ED97B8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40212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UW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45394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EPA1 PE=1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B222CB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8</w:t>
            </w:r>
          </w:p>
        </w:tc>
      </w:tr>
      <w:tr w:rsidR="00BD0418" w:rsidRPr="00B1737D" w14:paraId="34509C6A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E23CB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N7FRI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41292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pa1p OS=Candida glabrata GN=EPA1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D3A43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8</w:t>
            </w:r>
          </w:p>
        </w:tc>
      </w:tr>
      <w:tr w:rsidR="00BD0418" w:rsidRPr="00B1737D" w14:paraId="1A2E70FE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8D69B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S0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1CADA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04565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3FA1C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5</w:t>
            </w:r>
          </w:p>
        </w:tc>
      </w:tr>
      <w:tr w:rsidR="00BD0418" w:rsidRPr="00B1737D" w14:paraId="52F013BB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B1732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NC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9B5F7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1067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A9DF81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4</w:t>
            </w:r>
          </w:p>
        </w:tc>
      </w:tr>
      <w:tr w:rsidR="00BD0418" w:rsidRPr="00B1737D" w14:paraId="0F9BCB0E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31CBC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KY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6402F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spartic proteinase yapsin-3 (Fragment) OS=Candida glabrata GN=AO440_005874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BD18302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4</w:t>
            </w:r>
          </w:p>
        </w:tc>
      </w:tr>
      <w:tr w:rsidR="00BD0418" w:rsidRPr="00B1737D" w14:paraId="4376D77F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C99E1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VH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C1E50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YPS6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7C9BEF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4</w:t>
            </w:r>
          </w:p>
        </w:tc>
      </w:tr>
      <w:tr w:rsidR="00BD0418" w:rsidRPr="00B1737D" w14:paraId="3EA9E83A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35FB6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PD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FA773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TP synthase subunit H, mitochondrial OS=Candida glabrata GN=AO440_002366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BC0F75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2</w:t>
            </w:r>
          </w:p>
        </w:tc>
      </w:tr>
      <w:tr w:rsidR="00BD0418" w:rsidRPr="00B1737D" w14:paraId="3E7234BB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3EC22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DT4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AA234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GN=AO440_002877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18834E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2</w:t>
            </w:r>
          </w:p>
        </w:tc>
      </w:tr>
      <w:tr w:rsidR="00BD0418" w:rsidRPr="00B1737D" w14:paraId="3CF612BF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E5DCB4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4UN2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4BC7A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02128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37CE6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92</w:t>
            </w:r>
          </w:p>
        </w:tc>
      </w:tr>
      <w:tr w:rsidR="00BD0418" w:rsidRPr="00B1737D" w14:paraId="522AE2F5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39EE3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2T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75BDF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-oxoglutarate dehydrogenase, mitochondrial OS=Candida glabrata GN=AO440_001843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05160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88</w:t>
            </w:r>
          </w:p>
        </w:tc>
      </w:tr>
      <w:tr w:rsidR="00BD0418" w:rsidRPr="00B1737D" w14:paraId="668C34B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51B7B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F9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025BE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ytochrome oxidase assembly factor 4 OS=Candida glabrata GN=AO440_003150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98C4DAA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8</w:t>
            </w:r>
          </w:p>
        </w:tc>
      </w:tr>
      <w:tr w:rsidR="00BD0418" w:rsidRPr="00B1737D" w14:paraId="40E407E6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CE648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M1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F2B2E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11858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C551E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79</w:t>
            </w:r>
          </w:p>
        </w:tc>
      </w:tr>
      <w:tr w:rsidR="00BD0418" w:rsidRPr="00B1737D" w14:paraId="1956AF24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0FDB8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K8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6461E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ccinate dehydrogenase assembly factor 4, mitochondrial OS=Candida glabrata GN=AO440_002738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0D327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78</w:t>
            </w:r>
          </w:p>
        </w:tc>
      </w:tr>
      <w:tr w:rsidR="00BD0418" w:rsidRPr="00B1737D" w14:paraId="2E04519D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89C7B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TS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C007A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ranched-chain-amino-acid aminotransferase OS=Candida glabrata (strain ATCC 2001 / CBS 138 / JCM 3761 / NBRC 0622 / NRRL Y-65) GN=BAT1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F19C41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77</w:t>
            </w:r>
          </w:p>
        </w:tc>
      </w:tr>
      <w:tr w:rsidR="00BD0418" w:rsidRPr="00B1737D" w14:paraId="5637CCE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BBD25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9S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E82544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V excision repair protein RAD23 OS=Candida glabrata GN=AO440_005950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E8635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75</w:t>
            </w:r>
          </w:p>
        </w:tc>
      </w:tr>
      <w:tr w:rsidR="00BD0418" w:rsidRPr="00B1737D" w14:paraId="04593DFC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BBD07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TD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3A5C2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SSA3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EEDB20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71</w:t>
            </w:r>
          </w:p>
        </w:tc>
      </w:tr>
      <w:tr w:rsidR="00BD0418" w:rsidRPr="00B1737D" w14:paraId="460DAB9B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EABA5F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VU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09EDA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D05632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EE4D05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7</w:t>
            </w:r>
          </w:p>
        </w:tc>
      </w:tr>
      <w:tr w:rsidR="00BD0418" w:rsidRPr="00B1737D" w14:paraId="4FA2C7BB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57D3DA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W0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B2786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D03982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C0AC67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7</w:t>
            </w:r>
          </w:p>
        </w:tc>
      </w:tr>
      <w:tr w:rsidR="00BD0418" w:rsidRPr="00B1737D" w14:paraId="6E2C99C7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D52DD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1RNJ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4C9A4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Acid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ehal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glabrata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0C845DB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69</w:t>
            </w:r>
          </w:p>
        </w:tc>
      </w:tr>
      <w:tr w:rsidR="00BD0418" w:rsidRPr="00B1737D" w14:paraId="6C227B7E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14627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JK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12AD7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Vacuolar acid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ehal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glabrata GN=AO440_003472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95DBEB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69</w:t>
            </w:r>
          </w:p>
        </w:tc>
      </w:tr>
      <w:tr w:rsidR="00BD0418" w:rsidRPr="00B1737D" w14:paraId="58F2B0FA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E888A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MU4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CF86D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5137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75094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69</w:t>
            </w:r>
          </w:p>
        </w:tc>
      </w:tr>
      <w:tr w:rsidR="00BD0418" w:rsidRPr="00B1737D" w14:paraId="34DD4379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7C572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0W0CTK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27BE4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etyl-CoA carboxylase OS=Candida glabrata GN=AO440_004758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BB2DE9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65</w:t>
            </w:r>
          </w:p>
        </w:tc>
      </w:tr>
      <w:tr w:rsidR="00BD0418" w:rsidRPr="00B1737D" w14:paraId="74596D6A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724E4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KK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32B58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L10780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6B599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65</w:t>
            </w:r>
          </w:p>
        </w:tc>
      </w:tr>
      <w:tr w:rsidR="00BD0418" w:rsidRPr="00B1737D" w14:paraId="4677CECB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5C7811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C4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B0BD8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etyl-CoA hydrolase OS=Candida glabrata GN=AO440_002948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64B4C6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62</w:t>
            </w:r>
          </w:p>
        </w:tc>
      </w:tr>
      <w:tr w:rsidR="00BD0418" w:rsidRPr="00B1737D" w14:paraId="283C6E9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D452AC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R4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87A0E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GCY1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34EB87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6</w:t>
            </w:r>
          </w:p>
        </w:tc>
      </w:tr>
      <w:tr w:rsidR="00BD0418" w:rsidRPr="00B1737D" w14:paraId="12F31D03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16A5FF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S67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8F0051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TP-glucose-1-phosphat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ridylyltransfer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Fragment) OS=Candida glabrata GN=UGP1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FFD09F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56</w:t>
            </w:r>
          </w:p>
        </w:tc>
      </w:tr>
      <w:tr w:rsidR="00BD0418" w:rsidRPr="00B1737D" w14:paraId="23A499EA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3ACA6E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5S65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8AAE5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TP-glucose-1-phosphat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ridylyltransfer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Fragment) OS=Candida glabrata GN=UGP1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4F776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56</w:t>
            </w:r>
          </w:p>
        </w:tc>
      </w:tr>
      <w:tr w:rsidR="00BD0418" w:rsidRPr="00B1737D" w14:paraId="3FB3B7F6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CB1644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X1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60A91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C01221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43EBA3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56</w:t>
            </w:r>
          </w:p>
        </w:tc>
      </w:tr>
      <w:tr w:rsidR="00BD0418" w:rsidRPr="00B1737D" w14:paraId="32B7935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CA539D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UP4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A91FB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itrate synthase OS=Candida glabrata GN=AO440_002064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334A57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54</w:t>
            </w:r>
          </w:p>
        </w:tc>
      </w:tr>
      <w:tr w:rsidR="00BD0418" w:rsidRPr="00B1737D" w14:paraId="3DBA8CE9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9B6E9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S2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EF048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itrate synthase OS=Candida glabrata (strain ATCC 2001 / CBS 138 / JCM 3761 / NBRC 0622 / NRRL Y-65) GN=CAGL0H03993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8D8F2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54</w:t>
            </w:r>
          </w:p>
        </w:tc>
      </w:tr>
      <w:tr w:rsidR="00BD0418" w:rsidRPr="00B1737D" w14:paraId="2A139A6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BC9F2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XI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31C90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osphoacetylglucosamin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mutase OS=Candida glabrata (strain ATCC 2001 / CBS 138 / JCM 3761 / NBRC 0622 / NRRL Y-65) GN=CAGL0B03597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FAA83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54</w:t>
            </w:r>
          </w:p>
        </w:tc>
      </w:tr>
      <w:tr w:rsidR="00BD0418" w:rsidRPr="00B1737D" w14:paraId="09D572F7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16134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EP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2EEE37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hosphoacetylglucosamin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mutase OS=Candida glabrata GN=AO440_000314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99F19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54</w:t>
            </w:r>
          </w:p>
        </w:tc>
      </w:tr>
      <w:tr w:rsidR="00BD0418" w:rsidRPr="00B1737D" w14:paraId="7E7A4FD7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A82A0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SQ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61FC2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G08712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C13CBB2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9</w:t>
            </w:r>
          </w:p>
        </w:tc>
      </w:tr>
      <w:tr w:rsidR="00BD0418" w:rsidRPr="00B1737D" w14:paraId="2F720CF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555E5B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TA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59711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anslationally-controlled tumor protein-like protein OS=Candida glabrata GN=AO440_004850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1539B19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5</w:t>
            </w:r>
          </w:p>
        </w:tc>
      </w:tr>
      <w:tr w:rsidR="00BD0418" w:rsidRPr="00B1737D" w14:paraId="11CE82DC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5671A9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J34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F74170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opper transport protein CTR1 OS=Candida glabrata GN=AO440_000810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3A4514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5</w:t>
            </w:r>
          </w:p>
        </w:tc>
      </w:tr>
      <w:tr w:rsidR="00BD0418" w:rsidRPr="00B1737D" w14:paraId="63BBDCE5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7EEDA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20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6F7D8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MP-dependent protein kinase regulatory subunit OS=Candida glabrata GN=AO440_002562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A2E77EE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4</w:t>
            </w:r>
          </w:p>
        </w:tc>
      </w:tr>
      <w:tr w:rsidR="00BD0418" w:rsidRPr="00B1737D" w14:paraId="1F7866B9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162BB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LE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97BBE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late synthase OS=Candida glabrata (strain ATCC 2001 / CBS 138 / JCM 3761 / NBRC 0622 / NRRL Y-65) GN=CAGL0L03982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20FB3FB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4</w:t>
            </w:r>
          </w:p>
        </w:tc>
      </w:tr>
      <w:tr w:rsidR="00BD0418" w:rsidRPr="00B1737D" w14:paraId="12C1F7D7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09861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0W0E3D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D69499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lathrin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heavy chain OS=Candida glabrata GN=AO440_000100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38F2A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4</w:t>
            </w:r>
          </w:p>
        </w:tc>
      </w:tr>
      <w:tr w:rsidR="00BD0418" w:rsidRPr="00B1737D" w14:paraId="5461EB1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4DC0A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6G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FE4C6C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socitrate dehydrogenase [NAD] subunit, mitochondrial OS=Candida glabrata GN=AO440_001595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AB4AD0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2</w:t>
            </w:r>
          </w:p>
        </w:tc>
      </w:tr>
      <w:tr w:rsidR="00BD0418" w:rsidRPr="00B1737D" w14:paraId="7585E3DE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8405C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2B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DD8C6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spartokin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glabrata GN=AO440_002906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85F928D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1</w:t>
            </w:r>
          </w:p>
        </w:tc>
      </w:tr>
      <w:tr w:rsidR="00BD0418" w:rsidRPr="00B1737D" w14:paraId="1EB99A3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83A1C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MM4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0E218F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yruvate dehydrogenase E1 component subunit beta OS=Candida glabrata (strain ATCC 2001 / CBS 138 / JCM 3761 / NBRC 0622 / NRRL Y-65) GN=CAGL0K06831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E3EAF6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41</w:t>
            </w:r>
          </w:p>
        </w:tc>
      </w:tr>
      <w:tr w:rsidR="00BD0418" w:rsidRPr="00B1737D" w14:paraId="707C8B5A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5CED7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XW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0ED9C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A01045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C48DB0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7</w:t>
            </w:r>
          </w:p>
        </w:tc>
      </w:tr>
      <w:tr w:rsidR="00BD0418" w:rsidRPr="00B1737D" w14:paraId="471FB8D8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FAE38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LP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7F8426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UGP1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1873CF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5</w:t>
            </w:r>
          </w:p>
        </w:tc>
      </w:tr>
      <w:tr w:rsidR="00BD0418" w:rsidRPr="00B1737D" w14:paraId="22EC0C7B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7031ED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DY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C31F4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hydrolipoyllysin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-residue </w:t>
            </w: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ccinyltransfer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glabrata GN=AO440_000929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93ECB2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5</w:t>
            </w:r>
          </w:p>
        </w:tc>
      </w:tr>
      <w:tr w:rsidR="00BD0418" w:rsidRPr="00B1737D" w14:paraId="4ED0FE4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4A79DC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ZB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5CD17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aintenance of telomere capping protein 1 OS=Candida glabrata GN=AO440_004669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DDAA0A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3</w:t>
            </w:r>
          </w:p>
        </w:tc>
      </w:tr>
      <w:tr w:rsidR="00BD0418" w:rsidRPr="00B1737D" w14:paraId="05B151BA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B6B51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L79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64D228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L05522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8321DE3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33</w:t>
            </w:r>
          </w:p>
        </w:tc>
      </w:tr>
      <w:tr w:rsidR="00BD0418" w:rsidRPr="00B1737D" w14:paraId="128A9CFB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99124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JN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5E1E9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M04873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C8F5CE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29</w:t>
            </w:r>
          </w:p>
        </w:tc>
      </w:tr>
      <w:tr w:rsidR="00BD0418" w:rsidRPr="00B1737D" w14:paraId="6DC8499C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B5050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4URU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8FA29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tin (Fragment) OS=Candida glabrata GN=act1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5D0652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29</w:t>
            </w:r>
          </w:p>
        </w:tc>
      </w:tr>
      <w:tr w:rsidR="00BD0418" w:rsidRPr="00B1737D" w14:paraId="1F631F8D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7BCCD0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4URU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1113F0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ctin (Fragment) OS=Candida glabrata GN=act1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DACF5EB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29</w:t>
            </w:r>
          </w:p>
        </w:tc>
      </w:tr>
      <w:tr w:rsidR="00BD0418" w:rsidRPr="00B1737D" w14:paraId="2D6BF6BE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BE1C5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RB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5237A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10054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2EF4A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28</w:t>
            </w:r>
          </w:p>
        </w:tc>
      </w:tr>
      <w:tr w:rsidR="00BD0418" w:rsidRPr="00B1737D" w14:paraId="63C514B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1E5B59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9P96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73F7D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gp1 OS=Candida glabrata GN=UGP1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FF6A281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21</w:t>
            </w:r>
          </w:p>
        </w:tc>
      </w:tr>
      <w:tr w:rsidR="00BD0418" w:rsidRPr="00B1737D" w14:paraId="5303C0E4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B79E7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WM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146549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C04587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279173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18</w:t>
            </w:r>
          </w:p>
        </w:tc>
      </w:tr>
      <w:tr w:rsidR="00BD0418" w:rsidRPr="00B1737D" w14:paraId="44006A34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0BDC0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KR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C057D7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yruvate decarboxylase OS=Candida glabrata GN=AO440_004194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AA4405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17</w:t>
            </w:r>
          </w:p>
        </w:tc>
      </w:tr>
      <w:tr w:rsidR="00BD0418" w:rsidRPr="00B1737D" w14:paraId="6A32D47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F7266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7H2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A8A261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-specific glutamate dehydrogenase OS=Candida glabrata GN=AO440_001720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0E55D23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16</w:t>
            </w:r>
          </w:p>
        </w:tc>
      </w:tr>
      <w:tr w:rsidR="00BD0418" w:rsidRPr="00B1737D" w14:paraId="0D6B5C22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0CCCE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RX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51D187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05137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41BFE3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13</w:t>
            </w:r>
          </w:p>
        </w:tc>
      </w:tr>
      <w:tr w:rsidR="00BD0418" w:rsidRPr="00B1737D" w14:paraId="25247FAF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BA30C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VQ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EE5DD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otenone-insensitive NADH-ubiquinone oxidoreductase, mitochondrial OS=Candida glabrata GN=AO440_000267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93049A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12</w:t>
            </w:r>
          </w:p>
        </w:tc>
      </w:tr>
      <w:tr w:rsidR="00BD0418" w:rsidRPr="00B1737D" w14:paraId="60AFAF06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4431A18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M23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4CC31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S ribosomal protein L29 OS=Candida glabrata GN=AO440_000826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4E42D6F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12</w:t>
            </w:r>
          </w:p>
        </w:tc>
      </w:tr>
      <w:tr w:rsidR="00BD0418" w:rsidRPr="00B1737D" w14:paraId="4B19052B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DA5FC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NH6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98628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GN=AO440_005893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307BE37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11</w:t>
            </w:r>
          </w:p>
        </w:tc>
      </w:tr>
      <w:tr w:rsidR="00BD0418" w:rsidRPr="00B1737D" w14:paraId="59605CD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9E81D83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IT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C0EAB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spartic proteinase 3 OS=Candida glabrata GN=AO440_005908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F9CDFE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11</w:t>
            </w:r>
          </w:p>
        </w:tc>
      </w:tr>
      <w:tr w:rsidR="00BD0418" w:rsidRPr="00B1737D" w14:paraId="5D3F3961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0D5AC12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RT4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3708D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roteasome endopeptidase complex OS=Candida glabrata (strain ATCC 2001 / CBS 138 / JCM 3761 / NBRC 0622 / NRRL Y-65) GN=CAGL0H06105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5A8222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9</w:t>
            </w:r>
          </w:p>
        </w:tc>
      </w:tr>
      <w:tr w:rsidR="00BD0418" w:rsidRPr="00B1737D" w14:paraId="6A1F5193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D891D1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RD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2E204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yrosine--tRNA ligase OS=Candida glabrata (strain ATCC 2001 / CBS 138 / JCM 3761 / NBRC 0622 / NRRL Y-65) GN=CAGL0H09372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498EF41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8</w:t>
            </w:r>
          </w:p>
        </w:tc>
      </w:tr>
      <w:tr w:rsidR="00BD0418" w:rsidRPr="00B1737D" w14:paraId="37B794E5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8960C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94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51724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yrosine--tRNA ligase OS=Candida glabrata GN=AO440_002297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A98EC8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8</w:t>
            </w:r>
          </w:p>
        </w:tc>
      </w:tr>
      <w:tr w:rsidR="00BD0418" w:rsidRPr="00B1737D" w14:paraId="2378928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D7ED7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A0A0W0DLR9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EBD7A4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boflavin synthase OS=Candida glabrata GN=AO440_000830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609727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8</w:t>
            </w:r>
          </w:p>
        </w:tc>
      </w:tr>
      <w:tr w:rsidR="00BD0418" w:rsidRPr="00B1737D" w14:paraId="2A2111AE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399017A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VV4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FDAA25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D05302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941CCA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8</w:t>
            </w:r>
          </w:p>
        </w:tc>
      </w:tr>
      <w:tr w:rsidR="00BD0418" w:rsidRPr="00B1737D" w14:paraId="031A7A0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AFFEB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DUG0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CB1119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ADH-cytochrome b5 reductase OS=Candida glabrata GN=AO440_001099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5BDC2C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6</w:t>
            </w:r>
          </w:p>
        </w:tc>
      </w:tr>
      <w:tr w:rsidR="00BD0418" w:rsidRPr="00B1737D" w14:paraId="7375E833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9C708C6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MY5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3A8654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ansaldol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glabrata (strain ATCC 2001 / CBS 138 / JCM 3761 / NBRC 0622 / NRRL Y-65) GN=CAGL0K04235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4335DA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6</w:t>
            </w:r>
          </w:p>
        </w:tc>
      </w:tr>
      <w:tr w:rsidR="00BD0418" w:rsidRPr="00B1737D" w14:paraId="23DAF567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59DE0C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9G7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A82D0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ansaldolase</w:t>
            </w:r>
            <w:proofErr w:type="spellEnd"/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OS=Candida glabrata GN=AO440_003434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DD44801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6</w:t>
            </w:r>
          </w:p>
        </w:tc>
      </w:tr>
      <w:tr w:rsidR="00BD0418" w:rsidRPr="00B1737D" w14:paraId="05F2A8FA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2053C3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CE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DE50FD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phthamide biosynthesis protein 2 OS=Candida glabrata GN=AO440_002962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9D3B25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6</w:t>
            </w:r>
          </w:p>
        </w:tc>
      </w:tr>
      <w:tr w:rsidR="00BD0418" w:rsidRPr="00B1737D" w14:paraId="24D65234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9492A94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0A0W0CSI4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F34C9B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GN=AO440_003658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ECE8BD0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5</w:t>
            </w:r>
          </w:p>
        </w:tc>
      </w:tr>
      <w:tr w:rsidR="00BD0418" w:rsidRPr="00B1737D" w14:paraId="12282E90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1C4BBD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PA1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1926A0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05478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8F961C1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5</w:t>
            </w:r>
          </w:p>
        </w:tc>
      </w:tr>
      <w:tr w:rsidR="00BD0418" w:rsidRPr="00B1737D" w14:paraId="59A4D4DC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A8F111F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Q6FXB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D909EB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B02167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24AA44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5</w:t>
            </w:r>
          </w:p>
        </w:tc>
      </w:tr>
      <w:tr w:rsidR="00BD0418" w:rsidRPr="00B1737D" w14:paraId="5CC89B23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86D3D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QD4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678AEE1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uccinate--CoA ligase [ADP-forming] subunit alpha, mitochondrial OS=Candida glabrata (strain ATCC 2001 / CBS 138 / JCM 3761 / NBRC 0622 / NRRL Y-65) GN=CAGL0I07139g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D998D2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3</w:t>
            </w:r>
          </w:p>
        </w:tc>
      </w:tr>
      <w:tr w:rsidR="00BD0418" w:rsidRPr="00B1737D" w14:paraId="5CDF5366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F4684E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UC8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5242F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F04477g PE=4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DFD446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3</w:t>
            </w:r>
          </w:p>
        </w:tc>
      </w:tr>
      <w:tr w:rsidR="00BD0418" w:rsidRPr="00B1737D" w14:paraId="1B8E3F4A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E8F6550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Q6FN79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E2EB887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rine/threonine-protein phosphatase OS=Candida glabrata (strain ATCC 2001 / CBS 138 / JCM 3761 / NBRC 0622 / NRRL Y-65) GN=GLC7 PE=3 SV=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16A06A8" w14:textId="77777777" w:rsidR="00BD0418" w:rsidRPr="00B1737D" w:rsidRDefault="00BD0418" w:rsidP="00B1737D">
            <w:pPr>
              <w:spacing w:line="48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1.02</w:t>
            </w:r>
          </w:p>
        </w:tc>
      </w:tr>
      <w:tr w:rsidR="00BD0418" w:rsidRPr="00B1737D" w14:paraId="232131C5" w14:textId="77777777" w:rsidTr="00C553DF">
        <w:trPr>
          <w:trHeight w:val="450"/>
        </w:trPr>
        <w:tc>
          <w:tcPr>
            <w:tcW w:w="979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B1EAEB5" w14:textId="77777777" w:rsidR="00BD0418" w:rsidRPr="00B1737D" w:rsidRDefault="00BD0418" w:rsidP="00B1737D">
            <w:pPr>
              <w:spacing w:line="480" w:lineRule="auto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  <w:t>Proteins up-regulated in drug-resistant isolate</w:t>
            </w:r>
          </w:p>
        </w:tc>
      </w:tr>
      <w:tr w:rsidR="00BD0418" w:rsidRPr="00B1737D" w14:paraId="67CAB77E" w14:textId="77777777" w:rsidTr="00C553DF">
        <w:trPr>
          <w:trHeight w:val="450"/>
        </w:trPr>
        <w:tc>
          <w:tcPr>
            <w:tcW w:w="1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7F0824" w14:textId="77777777" w:rsidR="00BD0418" w:rsidRPr="00B1737D" w:rsidRDefault="00BD0418" w:rsidP="00B1737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ccession</w:t>
            </w:r>
          </w:p>
        </w:tc>
        <w:tc>
          <w:tcPr>
            <w:tcW w:w="67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68220C" w14:textId="77777777" w:rsidR="00BD0418" w:rsidRPr="00B1737D" w:rsidRDefault="00BD0418" w:rsidP="00B1737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Description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EEFF73" w14:textId="77777777" w:rsidR="00BD0418" w:rsidRPr="00B1737D" w:rsidRDefault="00BD0418" w:rsidP="00B1737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bundance Ratio (log2): (M183) / (M203)</w:t>
            </w:r>
          </w:p>
        </w:tc>
      </w:tr>
      <w:tr w:rsidR="00BD0418" w:rsidRPr="00B1737D" w14:paraId="3C6FFB2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E390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UX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DF29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E06490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F93A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1</w:t>
            </w:r>
          </w:p>
        </w:tc>
      </w:tr>
      <w:tr w:rsidR="00BD0418" w:rsidRPr="00B1737D" w14:paraId="23CAB8D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2FBA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DAN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E2D5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scent polypeptide-associated complex subunit beta OS=Candida glabrata GN=AO440_004835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EF28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2</w:t>
            </w:r>
          </w:p>
        </w:tc>
      </w:tr>
      <w:tr w:rsidR="00BD0418" w:rsidRPr="00B1737D" w14:paraId="4D68B93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214EB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QS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4C6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NA-directed RNA polymerase subunit OS=Candida glabrata (strain ATCC 2001 / CBS 138 / JCM 3761 / NBRC 0622 / NRRL Y-65) GN=RPB1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1D86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2</w:t>
            </w:r>
          </w:p>
        </w:tc>
      </w:tr>
      <w:tr w:rsidR="00BD0418" w:rsidRPr="00B1737D" w14:paraId="370A739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586B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PL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DBBE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02816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E40D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2</w:t>
            </w:r>
          </w:p>
        </w:tc>
      </w:tr>
      <w:tr w:rsidR="00BD0418" w:rsidRPr="00B1737D" w14:paraId="3E13500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1288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1BJ4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C46C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ibosomal protein RPL31 (Fragment) OS=[Candida]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ivari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N=RPL3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B4905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3</w:t>
            </w:r>
          </w:p>
        </w:tc>
      </w:tr>
      <w:tr w:rsidR="00BD0418" w:rsidRPr="00B1737D" w14:paraId="4D5E603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1C2E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3K1W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F181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bosomal protein RPL31p (Fragment) OS=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luyveromyce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lph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N=RPL3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D2EE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3</w:t>
            </w:r>
          </w:p>
        </w:tc>
      </w:tr>
      <w:tr w:rsidR="00BD0418" w:rsidRPr="00B1737D" w14:paraId="790CE37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DEC4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BC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E58E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omocitrate synthase, mitochondrial OS=Candida glabrata GN=AO440_003039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4779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4</w:t>
            </w:r>
          </w:p>
        </w:tc>
      </w:tr>
      <w:tr w:rsidR="00BD0418" w:rsidRPr="00B1737D" w14:paraId="103A935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7F905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6G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05AE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P deaminase OS=Candida glabrata GN=AO440_001788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C23E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4</w:t>
            </w:r>
          </w:p>
        </w:tc>
      </w:tr>
      <w:tr w:rsidR="00BD0418" w:rsidRPr="00B1737D" w14:paraId="710D8A4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22C9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SW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5967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G07425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A258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4</w:t>
            </w:r>
          </w:p>
        </w:tc>
      </w:tr>
      <w:tr w:rsidR="00BD0418" w:rsidRPr="00B1737D" w14:paraId="3084811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E73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TS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0887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G00154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0602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</w:tr>
      <w:tr w:rsidR="00BD0418" w:rsidRPr="00B1737D" w14:paraId="20275A7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A3F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ND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F34A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0913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3A32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</w:tr>
      <w:tr w:rsidR="00BD0418" w:rsidRPr="00B1737D" w14:paraId="0C520BF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5BF9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AW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437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-1-tetrahydrofolate synthase, cytoplasmic OS=Candida glabrata GN=AO440_003289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1ABA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</w:tr>
      <w:tr w:rsidR="00BD0418" w:rsidRPr="00B1737D" w14:paraId="00DD23E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2D43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Q3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3EA4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S ribosomal protein L31 OS=Candida glabrata GN=AO440_000633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FB26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</w:tr>
      <w:tr w:rsidR="00BD0418" w:rsidRPr="00B1737D" w14:paraId="5459EC2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7AEC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9393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A1D2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ATP-dependent RNA helicase Ded1p (Fragment) OS=Candida glabrata GN=DED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C6FC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</w:tr>
      <w:tr w:rsidR="00BD0418" w:rsidRPr="00B1737D" w14:paraId="5628439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493F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E3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D4CB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bosome biogenesis protein 15 OS=Candida glabrata GN=AO440_004596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5B89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</w:tr>
      <w:tr w:rsidR="00BD0418" w:rsidRPr="00B1737D" w14:paraId="65E52B5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5C8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LF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BBB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L03806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624F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</w:tr>
      <w:tr w:rsidR="00BD0418" w:rsidRPr="00B1737D" w14:paraId="0F17E66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C7C0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71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DEC3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oleucine--tRNA ligase, cytoplasmic OS=Candida glabrata GN=AO440_001622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B8FC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</w:tr>
      <w:tr w:rsidR="00BD0418" w:rsidRPr="00B1737D" w14:paraId="3863F75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E520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TD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DF6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G03311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9D81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</w:tr>
      <w:tr w:rsidR="00BD0418" w:rsidRPr="00B1737D" w14:paraId="4C16328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5CB8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P8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D057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05764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71B1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6</w:t>
            </w:r>
          </w:p>
        </w:tc>
      </w:tr>
      <w:tr w:rsidR="00BD0418" w:rsidRPr="00B1737D" w14:paraId="558E6FC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DD06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E7W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07A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6 snRNA-associated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like protein LSm7 OS=Candida glabrata GN=AO440_003010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D0DF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6</w:t>
            </w:r>
          </w:p>
        </w:tc>
      </w:tr>
      <w:tr w:rsidR="00BD0418" w:rsidRPr="00B1737D" w14:paraId="4B27DC9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359C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XR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8B0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atomer subunit delta OS=Candida glabrata (strain ATCC 2001 / CBS 138 / JCM 3761 / NBRC 0622 / NRRL Y-65) GN=CAGL0A04741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9784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6</w:t>
            </w:r>
          </w:p>
        </w:tc>
      </w:tr>
      <w:tr w:rsidR="00BD0418" w:rsidRPr="00B1737D" w14:paraId="15B26CA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7530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2W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8B47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atomer subunit delta OS=Candida glabrata GN=AO440_000144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F33C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6</w:t>
            </w:r>
          </w:p>
        </w:tc>
      </w:tr>
      <w:tr w:rsidR="00BD0418" w:rsidRPr="00B1737D" w14:paraId="112BB6B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00DB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X4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A789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P-dependent molecular chaperone HSC82 OS=Candida glabrata GN=AO440_00061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1671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7</w:t>
            </w:r>
          </w:p>
        </w:tc>
      </w:tr>
      <w:tr w:rsidR="00BD0418" w:rsidRPr="00B1737D" w14:paraId="322B448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D658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KN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C6D6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-complex protein 1 subunit epsilon OS=Candida glabrata GN=AO440_001126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D798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8</w:t>
            </w:r>
          </w:p>
        </w:tc>
      </w:tr>
      <w:tr w:rsidR="00BD0418" w:rsidRPr="00B1737D" w14:paraId="789A5C4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0896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UU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4A5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F00539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6C6E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8</w:t>
            </w:r>
          </w:p>
        </w:tc>
      </w:tr>
      <w:tr w:rsidR="00BD0418" w:rsidRPr="00B1737D" w14:paraId="45D1441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2ABA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Z8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0887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bosome biogenesis protein ERB1 OS=Candida glabrata GN=ERB1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0837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8</w:t>
            </w:r>
          </w:p>
        </w:tc>
      </w:tr>
      <w:tr w:rsidR="00BD0418" w:rsidRPr="00B1737D" w14:paraId="2CB2B64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D7BC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S5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314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asome subunit beta type-1 OS=Candida glabrata GN=AO440_000742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0B95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9</w:t>
            </w:r>
          </w:p>
        </w:tc>
      </w:tr>
      <w:tr w:rsidR="00BD0418" w:rsidRPr="00B1737D" w14:paraId="39930C6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8088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A4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3B0B9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S ribosomal protein S23 OS=Candida glabrata GN=AO440_004643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95C3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</w:tr>
      <w:tr w:rsidR="00BD0418" w:rsidRPr="00B1737D" w14:paraId="498F68F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EEF1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KI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7C10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ructose-2,6-bisphosphatase OS=Candida glabrata GN=AO440_002600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57B7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</w:tr>
      <w:tr w:rsidR="00BD0418" w:rsidRPr="00B1737D" w14:paraId="2A9D01C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A9D8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QH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B11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FBP26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D143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</w:t>
            </w:r>
          </w:p>
        </w:tc>
      </w:tr>
      <w:tr w:rsidR="00BD0418" w:rsidRPr="00B1737D" w14:paraId="2ECA899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9346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HC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C7E2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at shock protein 42 OS=Candida glabrata GN=AO440_000909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182F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1</w:t>
            </w:r>
          </w:p>
        </w:tc>
      </w:tr>
      <w:tr w:rsidR="00BD0418" w:rsidRPr="00B1737D" w14:paraId="764DBA8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E08E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EL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7661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at shock protein 42 OS=Candida glabrata GN=AO440_004704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4961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1</w:t>
            </w:r>
          </w:p>
        </w:tc>
      </w:tr>
      <w:tr w:rsidR="00BD0418" w:rsidRPr="00B1737D" w14:paraId="1716FF8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F8C6C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VM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E609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E00803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C3F5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1</w:t>
            </w:r>
          </w:p>
        </w:tc>
      </w:tr>
      <w:tr w:rsidR="00BD0418" w:rsidRPr="00B1737D" w14:paraId="19118F2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6329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8TFL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096F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ochondrial ribosomal protein MRPL28 OS=Candida glabrata GN=MRPL2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B503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1</w:t>
            </w:r>
          </w:p>
        </w:tc>
      </w:tr>
      <w:tr w:rsidR="00BD0418" w:rsidRPr="00B1737D" w14:paraId="460370F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D62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MP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D41F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6391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91A5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1</w:t>
            </w:r>
          </w:p>
        </w:tc>
      </w:tr>
      <w:tr w:rsidR="00BD0418" w:rsidRPr="00B1737D" w14:paraId="2DD9DAB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272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M7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BA0C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nslocation protein SEC66 OS=Candida glabrata GN=AO440_00411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2BC9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1</w:t>
            </w:r>
          </w:p>
        </w:tc>
      </w:tr>
      <w:tr w:rsidR="00BD0418" w:rsidRPr="00B1737D" w14:paraId="7711C38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7E9C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LU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1697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HSC82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6D33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BD0418" w:rsidRPr="00B1737D" w14:paraId="034E809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767F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CE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C38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biquitin-activating enzyme E1 1 OS=Candida glabrata GN=AO440_003263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7763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BD0418" w:rsidRPr="00B1737D" w14:paraId="6A2338D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6B55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NF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841E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0319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3E27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BD0418" w:rsidRPr="00B1737D" w14:paraId="313E3B1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822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Y9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3767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A04015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522A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BD0418" w:rsidRPr="00B1737D" w14:paraId="42E96FE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D37C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3X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161A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cleolar protein 56 OS=Candida glabrata GN=AO440_000112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CECE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BD0418" w:rsidRPr="00B1737D" w14:paraId="684E2B6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7A34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V2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0906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anine--tRNA ligase OS=Candida glabrata (strain ATCC 2001 / CBS 138 / JCM 3761 / NBRC 0622 / NRRL Y-65) GN=ALA1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0613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BD0418" w:rsidRPr="00B1737D" w14:paraId="34CF717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335A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WA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D31F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anine--tRNA ligase OS=Candida glabrata GN=ALA1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2875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BD0418" w:rsidRPr="00B1737D" w14:paraId="7F54402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1DAE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SV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761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ccinate--CoA ligase [ADP-forming] subunit beta, mitochondrial OS=Candida glabrata GN=AO440_001441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6E67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2</w:t>
            </w:r>
          </w:p>
        </w:tc>
      </w:tr>
      <w:tr w:rsidR="00BD0418" w:rsidRPr="00B1737D" w14:paraId="51F5506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D87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NW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3BF9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phosphatase 1 regulatory subunit SDS22 OS=Candida glabrata GN=AO440_000763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A352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3</w:t>
            </w:r>
          </w:p>
        </w:tc>
      </w:tr>
      <w:tr w:rsidR="00BD0418" w:rsidRPr="00B1737D" w14:paraId="60C3EA9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ABE0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W2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93CB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D03564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AB2A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3</w:t>
            </w:r>
          </w:p>
        </w:tc>
      </w:tr>
      <w:tr w:rsidR="00BD0418" w:rsidRPr="00B1737D" w14:paraId="3500636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C42E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QV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E944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nylate kinase isoenzyme 6 homolog OS=Candida glabrata (strain ATCC 2001 / CBS 138 / JCM 3761 / NBRC 0622 / NRRL Y-65) GN=CAGL0I03366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AEF7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3</w:t>
            </w:r>
          </w:p>
        </w:tc>
      </w:tr>
      <w:tr w:rsidR="00BD0418" w:rsidRPr="00B1737D" w14:paraId="6D54DB7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1ED0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CQE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E65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nylate kinase isoenzyme 6 homolog OS=Candida glabrata GN=AO440_002478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22E3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3</w:t>
            </w:r>
          </w:p>
        </w:tc>
      </w:tr>
      <w:tr w:rsidR="00BD0418" w:rsidRPr="00B1737D" w14:paraId="0A4BE7E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5118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JY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DDD5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M02695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0BA6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4</w:t>
            </w:r>
          </w:p>
        </w:tc>
      </w:tr>
      <w:tr w:rsidR="00BD0418" w:rsidRPr="00B1737D" w14:paraId="26E80AF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D0EC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JV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D553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M03223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B062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4</w:t>
            </w:r>
          </w:p>
        </w:tc>
      </w:tr>
      <w:tr w:rsidR="00BD0418" w:rsidRPr="00B1737D" w14:paraId="36050CC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8944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H2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DEBC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-adenosylmethionine synthase OS=Candida glabrata GN=AO440_003128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BAFD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4</w:t>
            </w:r>
          </w:p>
        </w:tc>
      </w:tr>
      <w:tr w:rsidR="00BD0418" w:rsidRPr="00B1737D" w14:paraId="31866F9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7903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NW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5A0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-adenosylmethionine synthase OS=Candida glabrata (strain ATCC 2001 / CBS 138 / JCM 3761 / NBRC 0622 / NRRL Y-65) GN=SAM2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C38A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4</w:t>
            </w:r>
          </w:p>
        </w:tc>
      </w:tr>
      <w:tr w:rsidR="00BD0418" w:rsidRPr="00B1737D" w14:paraId="1F47B77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365F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K9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CAA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ranched-chain-amino-acid aminotransferase OS=Candida glabrata (strain ATCC 2001 / CBS 138 / JCM 3761 / NBRC 0622 / NRRL Y-65) GN=BAT2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EFEF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5</w:t>
            </w:r>
          </w:p>
        </w:tc>
      </w:tr>
      <w:tr w:rsidR="00BD0418" w:rsidRPr="00B1737D" w14:paraId="3F2B1D8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5845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VC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2644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S ribosomal protein L24 OS=Candida glabrata GN=AO440_00005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DE8D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6</w:t>
            </w:r>
          </w:p>
        </w:tc>
      </w:tr>
      <w:tr w:rsidR="00BD0418" w:rsidRPr="00B1737D" w14:paraId="372EBC3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7D90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GE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E6C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-3-phosphoglycerate dehydrogenase 2 OS=Candida glabrata GN=AO440_004403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5BE9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6</w:t>
            </w:r>
          </w:p>
        </w:tc>
      </w:tr>
      <w:tr w:rsidR="00BD0418" w:rsidRPr="00B1737D" w14:paraId="2238A4D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77DB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X4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9FD4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C00319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D14E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6</w:t>
            </w:r>
          </w:p>
        </w:tc>
      </w:tr>
      <w:tr w:rsidR="00BD0418" w:rsidRPr="00B1737D" w14:paraId="1238E30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960D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DQK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4040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rboxypeptidase S OS=Candida glabrata GN=AO440_000382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C1D3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6</w:t>
            </w:r>
          </w:p>
        </w:tc>
      </w:tr>
      <w:tr w:rsidR="00BD0418" w:rsidRPr="00B1737D" w14:paraId="557ABEE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A51B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33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CDE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S ribosomal protein L36 OS=Candida glabrata GN=AO440_003709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EB1E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7</w:t>
            </w:r>
          </w:p>
        </w:tc>
      </w:tr>
      <w:tr w:rsidR="00BD0418" w:rsidRPr="00B1737D" w14:paraId="61EDB47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9BC2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MY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39B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URA2 OS=Candida glabrata GN=AO440_004910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AAEB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7</w:t>
            </w:r>
          </w:p>
        </w:tc>
      </w:tr>
      <w:tr w:rsidR="00BD0418" w:rsidRPr="00B1737D" w14:paraId="6817AAC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0269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L7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5835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L05676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D613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7</w:t>
            </w:r>
          </w:p>
        </w:tc>
      </w:tr>
      <w:tr w:rsidR="00BD0418" w:rsidRPr="00B1737D" w14:paraId="6466006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ED9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LS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FA05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peroxide dismutase 1 copper chaperone OS=Candida glabrata GN=AO440_001353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74C4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7</w:t>
            </w:r>
          </w:p>
        </w:tc>
      </w:tr>
      <w:tr w:rsidR="00BD0418" w:rsidRPr="00B1737D" w14:paraId="2783E69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9791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N3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7E1E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3091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2B76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7</w:t>
            </w:r>
          </w:p>
        </w:tc>
      </w:tr>
      <w:tr w:rsidR="00BD0418" w:rsidRPr="00B1737D" w14:paraId="3381B1D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294A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0Z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DF4C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D(+) kinase OS=Candida glabrata GN=AO440_002400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3766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7</w:t>
            </w:r>
          </w:p>
        </w:tc>
      </w:tr>
      <w:tr w:rsidR="00BD0418" w:rsidRPr="00B1737D" w14:paraId="321B9E7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08B4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R2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CEF0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I01386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AA22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7</w:t>
            </w:r>
          </w:p>
        </w:tc>
      </w:tr>
      <w:tr w:rsidR="00BD0418" w:rsidRPr="00B1737D" w14:paraId="2DF55F4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A1A9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AD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AB5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GN=AO440_00338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3998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7</w:t>
            </w:r>
          </w:p>
        </w:tc>
      </w:tr>
      <w:tr w:rsidR="00BD0418" w:rsidRPr="00B1737D" w14:paraId="140452E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415A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B8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FAE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S ribosomal protein L9-B OS=Candida glabrata GN=AO440_00184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67CF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8</w:t>
            </w:r>
          </w:p>
        </w:tc>
      </w:tr>
      <w:tr w:rsidR="00BD0418" w:rsidRPr="00B1737D" w14:paraId="0C14E9D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CBBC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DIQ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CE86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stone H2A OS=Candida glabrata GN=AO440_005895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BD3B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8</w:t>
            </w:r>
          </w:p>
        </w:tc>
      </w:tr>
      <w:tr w:rsidR="00BD0418" w:rsidRPr="00B1737D" w14:paraId="2A35ADE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BD45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SL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D00E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yptophan synthase OS=Candida glabrata GN=AO440_000053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8000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1</w:t>
            </w:r>
          </w:p>
        </w:tc>
      </w:tr>
      <w:tr w:rsidR="00BD0418" w:rsidRPr="00B1737D" w14:paraId="6D8C7E7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CB0C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X1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6E84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C01243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912A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1</w:t>
            </w:r>
          </w:p>
        </w:tc>
      </w:tr>
      <w:tr w:rsidR="00BD0418" w:rsidRPr="00B1737D" w14:paraId="28C8847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D264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J0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233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stidinol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phosphate aminotransferase OS=Candida glabrata GN=AO440_000413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9016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1</w:t>
            </w:r>
          </w:p>
        </w:tc>
      </w:tr>
      <w:tr w:rsidR="00BD0418" w:rsidRPr="00B1737D" w14:paraId="23F6D90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FC41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ET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1A8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xportin-1 OS=Candida glabrata GN=AO440_000256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6444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3</w:t>
            </w:r>
          </w:p>
        </w:tc>
      </w:tr>
      <w:tr w:rsidR="00BD0418" w:rsidRPr="00B1737D" w14:paraId="1A6EC07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084A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XG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F0EA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B02189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312A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3</w:t>
            </w:r>
          </w:p>
        </w:tc>
      </w:tr>
      <w:tr w:rsidR="00BD0418" w:rsidRPr="00B1737D" w14:paraId="0ACFB0A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B945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RK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69D0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07887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3041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4</w:t>
            </w:r>
          </w:p>
        </w:tc>
      </w:tr>
      <w:tr w:rsidR="00BD0418" w:rsidRPr="00B1737D" w14:paraId="6C6C844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8E48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9J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35A5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cleoporin NUP84 OS=Candida glabrata GN=AO440_00234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EADC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4</w:t>
            </w:r>
          </w:p>
        </w:tc>
      </w:tr>
      <w:tr w:rsidR="00BD0418" w:rsidRPr="00B1737D" w14:paraId="3657945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B76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R9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83D8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10494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D2DE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4</w:t>
            </w:r>
          </w:p>
        </w:tc>
      </w:tr>
      <w:tr w:rsidR="00BD0418" w:rsidRPr="00B1737D" w14:paraId="28468C5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1E29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NM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F45D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P-dependent RNA helicase DBP2 OS=Candida glabrata GN=AO440_004598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6909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</w:t>
            </w:r>
          </w:p>
        </w:tc>
      </w:tr>
      <w:tr w:rsidR="00BD0418" w:rsidRPr="00B1737D" w14:paraId="7BD437A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1922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DL9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0FD9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eneral transcriptional corepressor TUP1 OS=Candida glabrata GN=AO440_00054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E093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</w:t>
            </w:r>
          </w:p>
        </w:tc>
      </w:tr>
      <w:tr w:rsidR="00BD0418" w:rsidRPr="00B1737D" w14:paraId="623820E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7F61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WR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94E2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TUP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776E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</w:t>
            </w:r>
          </w:p>
        </w:tc>
      </w:tr>
      <w:tr w:rsidR="00BD0418" w:rsidRPr="00B1737D" w14:paraId="7218993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31A3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SW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21AE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G07271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E149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</w:t>
            </w:r>
          </w:p>
        </w:tc>
      </w:tr>
      <w:tr w:rsidR="00BD0418" w:rsidRPr="00B1737D" w14:paraId="04E9CB4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B450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1C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2DF7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S protease regulatory subunit 4-like protein OS=Candida glabrata GN=AO440_002545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31F6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</w:t>
            </w:r>
          </w:p>
        </w:tc>
      </w:tr>
      <w:tr w:rsidR="00BD0418" w:rsidRPr="00B1737D" w14:paraId="4E67E00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92B0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YU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5890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enylosuccinat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ynthetase OS=Candida glabrata GN=AO440_003467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45F22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6</w:t>
            </w:r>
          </w:p>
        </w:tc>
      </w:tr>
      <w:tr w:rsidR="00BD0418" w:rsidRPr="00B1737D" w14:paraId="066B747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AD4F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KU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919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NA-directed RNA polymerase subunit beta OS=Candida glabrata GN=AO440_004615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74FC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6</w:t>
            </w:r>
          </w:p>
        </w:tc>
      </w:tr>
      <w:tr w:rsidR="00BD0418" w:rsidRPr="00B1737D" w14:paraId="0689BFC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F821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LH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DD70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PN-loop GTPase 1 OS=Candida glabrata GN=AO440_00326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E6C3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6</w:t>
            </w:r>
          </w:p>
        </w:tc>
      </w:tr>
      <w:tr w:rsidR="00BD0418" w:rsidRPr="00B1737D" w14:paraId="08C0B9E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E708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SI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F0EC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ACT complex subunit SPT16 OS=Candida glabrata GN=AO440_00052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7DE1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7</w:t>
            </w:r>
          </w:p>
        </w:tc>
      </w:tr>
      <w:tr w:rsidR="00BD0418" w:rsidRPr="00B1737D" w14:paraId="2E543C2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7C1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VB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B024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E03267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22F0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7</w:t>
            </w:r>
          </w:p>
        </w:tc>
      </w:tr>
      <w:tr w:rsidR="00BD0418" w:rsidRPr="00B1737D" w14:paraId="6C53773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5492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F7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3A5C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yltransferase component of pyruvate dehydrogenase complex OS=Candida glabrata GN=AO440_003202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C541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8</w:t>
            </w:r>
          </w:p>
        </w:tc>
      </w:tr>
      <w:tr w:rsidR="00BD0418" w:rsidRPr="00B1737D" w14:paraId="55AE08E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11F9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DDW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4EC8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S protease regulatory subunit 6B-like protein OS=Candida glabrata GN=AO440_003652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1906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8</w:t>
            </w:r>
          </w:p>
        </w:tc>
      </w:tr>
      <w:tr w:rsidR="00BD0418" w:rsidRPr="00B1737D" w14:paraId="71B96E6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8556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TY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1B8F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F07887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2E14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8</w:t>
            </w:r>
          </w:p>
        </w:tc>
      </w:tr>
      <w:tr w:rsidR="00BD0418" w:rsidRPr="00B1737D" w14:paraId="26D2F8C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D712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KX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B02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clear polyadenylated RNA-binding protein NAB2 OS=Candida glabrata GN=AO440_00139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F4CD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8</w:t>
            </w:r>
          </w:p>
        </w:tc>
      </w:tr>
      <w:tr w:rsidR="00BD0418" w:rsidRPr="00B1737D" w14:paraId="4A2F750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E67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U1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D9E4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F07095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D270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8</w:t>
            </w:r>
          </w:p>
        </w:tc>
      </w:tr>
      <w:tr w:rsidR="00BD0418" w:rsidRPr="00B1737D" w14:paraId="1D9ED67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9C24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WA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EAF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liferating cell nuclear antigen OS=Candida glabrata (strain ATCC 2001 / CBS 138 / JCM 3761 / NBRC 0622 / NRRL Y-65) GN=CAGL0D01716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BD03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8</w:t>
            </w:r>
          </w:p>
        </w:tc>
      </w:tr>
      <w:tr w:rsidR="00BD0418" w:rsidRPr="00B1737D" w14:paraId="4806220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69E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NH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3A83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lasma membrane ATPase OS=Candida glabrata GN=AO440_000019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A3C3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9</w:t>
            </w:r>
          </w:p>
        </w:tc>
      </w:tr>
      <w:tr w:rsidR="00BD0418" w:rsidRPr="00B1737D" w14:paraId="6D90BB4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4BBB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2C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22C6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functional purine biosynthetic protein ADE5,7 OS=Candida glabrata GN=AO440_002234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E4BD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</w:t>
            </w:r>
          </w:p>
        </w:tc>
      </w:tr>
      <w:tr w:rsidR="00BD0418" w:rsidRPr="00B1737D" w14:paraId="16C7F4C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D0E1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BT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1B7C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P-ribosylation factor GTPase-activating protein GCS1 OS=Candida glabrata GN=AO440_001709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54FE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</w:t>
            </w:r>
          </w:p>
        </w:tc>
      </w:tr>
      <w:tr w:rsidR="00BD0418" w:rsidRPr="00B1737D" w14:paraId="123E5FE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5C97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707X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F826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Gcs1 protein OS=Candida glabrata GN=gcs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B440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</w:t>
            </w:r>
          </w:p>
        </w:tc>
      </w:tr>
      <w:tr w:rsidR="00BD0418" w:rsidRPr="00B1737D" w14:paraId="3E78775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19E7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G7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8557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P-dependent RNA helicase DBP5 OS=Candida glabrata GN=AO440_005240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4100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</w:t>
            </w:r>
          </w:p>
        </w:tc>
      </w:tr>
      <w:tr w:rsidR="00BD0418" w:rsidRPr="00B1737D" w14:paraId="2387F1F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6724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CAZ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A364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P-dependent RNA helicase SUB2 OS=Candida glabrata GN=AO440_00511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6115A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1</w:t>
            </w:r>
          </w:p>
        </w:tc>
      </w:tr>
      <w:tr w:rsidR="00BD0418" w:rsidRPr="00B1737D" w14:paraId="145570D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9A1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0T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CAF6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S protease regulatory subunit 8-like protein OS=Candida glabrata GN=AO440_000869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30EA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1</w:t>
            </w:r>
          </w:p>
        </w:tc>
      </w:tr>
      <w:tr w:rsidR="00BD0418" w:rsidRPr="00B1737D" w14:paraId="6114028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6919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WB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D260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D01540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7B26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1</w:t>
            </w:r>
          </w:p>
        </w:tc>
      </w:tr>
      <w:tr w:rsidR="00BD0418" w:rsidRPr="00B1737D" w14:paraId="69E914D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2624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IC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0A76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ner nuclear membrane protein SRC1 OS=Candida glabrata GN=AO440_003520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2754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2</w:t>
            </w:r>
          </w:p>
        </w:tc>
      </w:tr>
      <w:tr w:rsidR="00BD0418" w:rsidRPr="00B1737D" w14:paraId="4ACF8FB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1F20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LC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E893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P-dependent RNA helicase DED1 OS=Candida glabrata GN=AO440_004557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24C2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3</w:t>
            </w:r>
          </w:p>
        </w:tc>
      </w:tr>
      <w:tr w:rsidR="00BD0418" w:rsidRPr="00B1737D" w14:paraId="347A3F5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83CF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M6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7840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omatic/aminoadipate aminotransferase 1 OS=Candida glabrata GN=AO440_001535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0F88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4</w:t>
            </w:r>
          </w:p>
        </w:tc>
      </w:tr>
      <w:tr w:rsidR="00BD0418" w:rsidRPr="00B1737D" w14:paraId="3188017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D85B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MX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06AE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4499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2893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5</w:t>
            </w:r>
          </w:p>
        </w:tc>
      </w:tr>
      <w:tr w:rsidR="00BD0418" w:rsidRPr="00B1737D" w14:paraId="279D237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DFCD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K5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8A0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osphoribosylformylglycinamidin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ynthase OS=Candida glabrata GN=AO440_003446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953B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5</w:t>
            </w:r>
          </w:p>
        </w:tc>
      </w:tr>
      <w:tr w:rsidR="00BD0418" w:rsidRPr="00B1737D" w14:paraId="4A990AD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573F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JM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F141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M05005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1864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7</w:t>
            </w:r>
          </w:p>
        </w:tc>
      </w:tr>
      <w:tr w:rsidR="00BD0418" w:rsidRPr="00B1737D" w14:paraId="4601803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0B0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K7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33CF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M00484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66D0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8</w:t>
            </w:r>
          </w:p>
        </w:tc>
      </w:tr>
      <w:tr w:rsidR="00BD0418" w:rsidRPr="00B1737D" w14:paraId="77F6FCC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042D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Y2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1779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RNA biogenesis protein RRP5 OS=Candida glabrata GN=AO440_00406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6BAB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8</w:t>
            </w:r>
          </w:p>
        </w:tc>
      </w:tr>
      <w:tr w:rsidR="00BD0418" w:rsidRPr="00B1737D" w14:paraId="59CCDAB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BBAB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SB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65A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Heterogeneous nuclear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np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K-like protein 2 OS=Candida glabrata GN=AO440_001276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E2C7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9</w:t>
            </w:r>
          </w:p>
        </w:tc>
      </w:tr>
      <w:tr w:rsidR="00BD0418" w:rsidRPr="00B1737D" w14:paraId="5C17451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FD0F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AB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03A7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metalloprotease ARX1 OS=Candida glabrata GN=AO440_00509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FE3E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9</w:t>
            </w:r>
          </w:p>
        </w:tc>
      </w:tr>
      <w:tr w:rsidR="00BD0418" w:rsidRPr="00B1737D" w14:paraId="4626722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1C52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R5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5BF3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I00814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65EF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9</w:t>
            </w:r>
          </w:p>
        </w:tc>
      </w:tr>
      <w:tr w:rsidR="00BD0418" w:rsidRPr="00B1737D" w14:paraId="5366B38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68AD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R0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8AB2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OYE2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09C8B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9</w:t>
            </w:r>
          </w:p>
        </w:tc>
      </w:tr>
      <w:tr w:rsidR="00BD0418" w:rsidRPr="00B1737D" w14:paraId="025520D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23D1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MC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DE57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DPH dehydrogenase 2 OS=Candida glabrata GN=AO440_005222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988E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9</w:t>
            </w:r>
          </w:p>
        </w:tc>
      </w:tr>
      <w:tr w:rsidR="00BD0418" w:rsidRPr="00B1737D" w14:paraId="2949EA2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9B0A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QQ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B84C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I04444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1FCB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</w:tr>
      <w:tr w:rsidR="00BD0418" w:rsidRPr="00B1737D" w14:paraId="794D34E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9A26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NP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926E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10032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58C8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</w:tr>
      <w:tr w:rsidR="00BD0418" w:rsidRPr="00B1737D" w14:paraId="39589C0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3EA5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DF7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21D3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S rRNA (Cytosine(2870)-C(5))-methyltransferase OS=Candida glabrata GN=AO440_003195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6B7D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</w:tr>
      <w:tr w:rsidR="00BD0418" w:rsidRPr="00B1737D" w14:paraId="1EE7834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6DD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CV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369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rp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rotein homolog OS=Candida glabrata GN=AO440_004873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B89E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</w:t>
            </w:r>
          </w:p>
        </w:tc>
      </w:tr>
      <w:tr w:rsidR="00BD0418" w:rsidRPr="00B1737D" w14:paraId="7F5C997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4BC9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NI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4FA9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mportin subunit alpha OS=Candida glabrata (strain ATCC 2001 / CBS 138 / JCM 3761 / NBRC 0622 / NRRL Y-65) GN=CAGL0J11440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DB8F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1</w:t>
            </w:r>
          </w:p>
        </w:tc>
      </w:tr>
      <w:tr w:rsidR="00BD0418" w:rsidRPr="00B1737D" w14:paraId="2939F57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75E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80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2654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-alpha-glucan-branching enzyme OS=Candida glabrata GN=AO440_004002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3964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1</w:t>
            </w:r>
          </w:p>
        </w:tc>
      </w:tr>
      <w:tr w:rsidR="00BD0418" w:rsidRPr="00B1737D" w14:paraId="7D0CC42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9D85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HY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DC88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idophosphoribosyltransfer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glabrata GN=AO440_004442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339C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1</w:t>
            </w:r>
          </w:p>
        </w:tc>
      </w:tr>
      <w:tr w:rsidR="00BD0418" w:rsidRPr="00B1737D" w14:paraId="525F572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CF3C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QL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FBE0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SIS1 OS=Candida glabrata GN=AO440_00205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9DD6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1</w:t>
            </w:r>
          </w:p>
        </w:tc>
      </w:tr>
      <w:tr w:rsidR="00BD0418" w:rsidRPr="00B1737D" w14:paraId="7FBB7E7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EC5B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S3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2C0F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03707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176E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1</w:t>
            </w:r>
          </w:p>
        </w:tc>
      </w:tr>
      <w:tr w:rsidR="00BD0418" w:rsidRPr="00B1737D" w14:paraId="0E759B5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E9EE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TB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3B6E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G03751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C765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2</w:t>
            </w:r>
          </w:p>
        </w:tc>
      </w:tr>
      <w:tr w:rsidR="00BD0418" w:rsidRPr="00B1737D" w14:paraId="4D15E00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D50C1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61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D534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GN=AO440_001642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18A5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2</w:t>
            </w:r>
          </w:p>
        </w:tc>
      </w:tr>
      <w:tr w:rsidR="00BD0418" w:rsidRPr="00B1737D" w14:paraId="21A4A62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F9ED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VB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D907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E03289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B464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4</w:t>
            </w:r>
          </w:p>
        </w:tc>
      </w:tr>
      <w:tr w:rsidR="00BD0418" w:rsidRPr="00B1737D" w14:paraId="7203D16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615A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MI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8B2E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7744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52E7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4</w:t>
            </w:r>
          </w:p>
        </w:tc>
      </w:tr>
      <w:tr w:rsidR="00BD0418" w:rsidRPr="00B1737D" w14:paraId="3BC14DF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4941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RL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2EB9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07535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4A52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4</w:t>
            </w:r>
          </w:p>
        </w:tc>
      </w:tr>
      <w:tr w:rsidR="00BD0418" w:rsidRPr="00B1737D" w14:paraId="112F186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9EE4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8M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6ED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in-dependent kinase 1 OS=Candida glabrata GN=AO440_002218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2E95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4</w:t>
            </w:r>
          </w:p>
        </w:tc>
      </w:tr>
      <w:tr w:rsidR="00BD0418" w:rsidRPr="00B1737D" w14:paraId="1467AD9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736A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S6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8705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03157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ACB5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5</w:t>
            </w:r>
          </w:p>
        </w:tc>
      </w:tr>
      <w:tr w:rsidR="00BD0418" w:rsidRPr="00B1737D" w14:paraId="0E2925D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C0DD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XR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AE4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B03685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D260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6</w:t>
            </w:r>
          </w:p>
        </w:tc>
      </w:tr>
      <w:tr w:rsidR="00BD0418" w:rsidRPr="00B1737D" w14:paraId="309CB55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CE17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89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2C6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DPH dehydrogenase 2 OS=Candida glabrata GN=AO440_002449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DA48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7</w:t>
            </w:r>
          </w:p>
        </w:tc>
      </w:tr>
      <w:tr w:rsidR="00BD0418" w:rsidRPr="00B1737D" w14:paraId="574FEFF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69C1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8P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EAFA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oxyhypusin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ynthase OS=Candida glabrata GN=AO440_002205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5E50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9</w:t>
            </w:r>
          </w:p>
        </w:tc>
      </w:tr>
      <w:tr w:rsidR="00BD0418" w:rsidRPr="00B1737D" w14:paraId="50E54F9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5E0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9R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AB05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utamate dehydrogenase OS=Candida glabrata GN=AO440_003806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B75D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</w:tr>
      <w:tr w:rsidR="00BD0418" w:rsidRPr="00B1737D" w14:paraId="5B55FF6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C19F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DEZ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C1F9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ptidyl-prolyl cis-trans isomerase D OS=Candida glabrata GN=AO440_003149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408E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</w:tr>
      <w:tr w:rsidR="00BD0418" w:rsidRPr="00B1737D" w14:paraId="2FA5A58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3CD7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W0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E06C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DOG2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7C5A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</w:tr>
      <w:tr w:rsidR="00BD0418" w:rsidRPr="00B1737D" w14:paraId="25F058E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CF9E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DW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CBB8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-deoxyglucose-6-phosphate phosphatase 2 OS=Candida glabrata GN=AO440_00078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43B3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</w:tr>
      <w:tr w:rsidR="00BD0418" w:rsidRPr="00B1737D" w14:paraId="740D28F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EE73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N1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9E2C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3641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DE16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</w:tr>
      <w:tr w:rsidR="00BD0418" w:rsidRPr="00B1737D" w14:paraId="20E6E65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8C7C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A5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4B42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ASI1 OS=Candida glabrata GN=AO440_003409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FD8A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</w:tr>
      <w:tr w:rsidR="00BD0418" w:rsidRPr="00B1737D" w14:paraId="20DA10B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E8A1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X9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383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disulfide-isomerase OS=Candida glabrata (strain ATCC 2001 / CBS 138 / JCM 3761 / NBRC 0622 / NRRL Y-65) GN=PDI1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67B0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3</w:t>
            </w:r>
          </w:p>
        </w:tc>
      </w:tr>
      <w:tr w:rsidR="00BD0418" w:rsidRPr="00B1737D" w14:paraId="1770C74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EE7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AS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CA47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steine--tRNA ligase OS=Candida glabrata GN=AO440_003098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DDF6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3</w:t>
            </w:r>
          </w:p>
        </w:tc>
      </w:tr>
      <w:tr w:rsidR="00BD0418" w:rsidRPr="00B1737D" w14:paraId="4E96827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A3D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P0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E57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07744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2B5D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3</w:t>
            </w:r>
          </w:p>
        </w:tc>
      </w:tr>
      <w:tr w:rsidR="00BD0418" w:rsidRPr="00B1737D" w14:paraId="30D139D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82A7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I4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2984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stone H3 OS=Candida glabrata GN=AO440_000446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9F0A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4</w:t>
            </w:r>
          </w:p>
        </w:tc>
      </w:tr>
      <w:tr w:rsidR="00BD0418" w:rsidRPr="00B1737D" w14:paraId="53ADCEB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4AF6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EV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A6C3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AIM2 OS=Candida glabrata GN=AO440_003070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5893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4</w:t>
            </w:r>
          </w:p>
        </w:tc>
      </w:tr>
      <w:tr w:rsidR="00BD0418" w:rsidRPr="00B1737D" w14:paraId="3A3FEAC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0CE4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CHU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6345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TP synthase subunit f, mitochondrial OS=Candida glabrata GN=AO440_005496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1B59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4</w:t>
            </w:r>
          </w:p>
        </w:tc>
      </w:tr>
      <w:tr w:rsidR="00BD0418" w:rsidRPr="00B1737D" w14:paraId="0F7D128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E790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Y4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51BB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A03036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51B1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4</w:t>
            </w:r>
          </w:p>
        </w:tc>
      </w:tr>
      <w:tr w:rsidR="00BD0418" w:rsidRPr="00B1737D" w14:paraId="49C709B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BADD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IS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8D5D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M12144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F7C0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5</w:t>
            </w:r>
          </w:p>
        </w:tc>
      </w:tr>
      <w:tr w:rsidR="00BD0418" w:rsidRPr="00B1737D" w14:paraId="32F7CE3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C892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8A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63E3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13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Da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ribonucleoprotein-associated protein OS=Candida glabrata GN=AO440_002473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D7B8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7</w:t>
            </w:r>
          </w:p>
        </w:tc>
      </w:tr>
      <w:tr w:rsidR="00BD0418" w:rsidRPr="00B1737D" w14:paraId="0B55954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E0ED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LN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BE3D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lic enzyme OS=Candida glabrata (strain ATCC 2001 / CBS 138 / JCM 3761 / NBRC 0622 / NRRL Y-65) GN=CAGL0L02035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0562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8</w:t>
            </w:r>
          </w:p>
        </w:tc>
      </w:tr>
      <w:tr w:rsidR="00BD0418" w:rsidRPr="00B1737D" w14:paraId="4B79023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C4B0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DH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68ED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lic enzyme OS=Candida glabrata GN=AO440_004490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3163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8</w:t>
            </w:r>
          </w:p>
        </w:tc>
      </w:tr>
      <w:tr w:rsidR="00BD0418" w:rsidRPr="00B1737D" w14:paraId="5017BAA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6F2F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R3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2D4C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I01320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AA0C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9</w:t>
            </w:r>
          </w:p>
        </w:tc>
      </w:tr>
      <w:tr w:rsidR="00BD0418" w:rsidRPr="00B1737D" w14:paraId="5E2873F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F8A6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SK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C87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G09779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8FDA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9</w:t>
            </w:r>
          </w:p>
        </w:tc>
      </w:tr>
      <w:tr w:rsidR="00BD0418" w:rsidRPr="00B1737D" w14:paraId="097D0C4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5CBA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UB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3C33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F04807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4786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</w:tr>
      <w:tr w:rsidR="00BD0418" w:rsidRPr="00B1737D" w14:paraId="7D72444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D99F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3C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8C1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ochondrial outer membrane protein OM45 OS=Candida glabrata GN=AO440_001299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5D46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</w:tr>
      <w:tr w:rsidR="00BD0418" w:rsidRPr="00B1737D" w14:paraId="4222CF3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1BE2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RU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94CF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S-binding factor 1 OS=Candida glabrata GN=AO440_002842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A754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</w:tr>
      <w:tr w:rsidR="00BD0418" w:rsidRPr="00B1737D" w14:paraId="35EE823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4F67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PT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0A3A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01177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3F94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</w:t>
            </w:r>
          </w:p>
        </w:tc>
      </w:tr>
      <w:tr w:rsidR="00BD0418" w:rsidRPr="00B1737D" w14:paraId="4AD9A57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7448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LH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C341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hibitor of glycogen debranching 1 OS=Candida glabrata GN=AO440_00007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6989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1</w:t>
            </w:r>
          </w:p>
        </w:tc>
      </w:tr>
      <w:tr w:rsidR="00BD0418" w:rsidRPr="00B1737D" w14:paraId="2E09939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D85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TE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0726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G03091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0DA0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3</w:t>
            </w:r>
          </w:p>
        </w:tc>
      </w:tr>
      <w:tr w:rsidR="00BD0418" w:rsidRPr="00B1737D" w14:paraId="6004079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EE4B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5W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9EFF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Valine--tRNA ligase, mitochondrial OS=Candida glabrata GN=AO440_001612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6BCC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3</w:t>
            </w:r>
          </w:p>
        </w:tc>
      </w:tr>
      <w:tr w:rsidR="00BD0418" w:rsidRPr="00B1737D" w14:paraId="2CAC0A2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4E1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2Z62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EB48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bosomal protein L37 OS=Candida glabrata (strain ATCC 2001 / CBS 138 / JCM 3761 / NBRC 0622 / NRRL Y-65) GN=CAGL0B01203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0F96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5</w:t>
            </w:r>
          </w:p>
        </w:tc>
      </w:tr>
      <w:tr w:rsidR="00BD0418" w:rsidRPr="00B1737D" w14:paraId="74C1BD8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D728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NU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047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-complex protein 1 subunit theta OS=Candida glabrata GN=AO440_000740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55B7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6</w:t>
            </w:r>
          </w:p>
        </w:tc>
      </w:tr>
      <w:tr w:rsidR="00BD0418" w:rsidRPr="00B1737D" w14:paraId="7E56FDB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90450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Y1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4C98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A01848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40B6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6</w:t>
            </w:r>
          </w:p>
        </w:tc>
      </w:tr>
      <w:tr w:rsidR="00BD0418" w:rsidRPr="00B1737D" w14:paraId="0ACD724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0E46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B3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7D5E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uppressor of mar1-1 protein OS=Candida glabrata GN=AO440_00323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4FFF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8</w:t>
            </w:r>
          </w:p>
        </w:tc>
      </w:tr>
      <w:tr w:rsidR="00BD0418" w:rsidRPr="00B1737D" w14:paraId="4B1E004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6518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NK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1ACC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SUM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9E7C9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8</w:t>
            </w:r>
          </w:p>
        </w:tc>
      </w:tr>
      <w:tr w:rsidR="00BD0418" w:rsidRPr="00B1737D" w14:paraId="288CA00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FD545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HJ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9A8C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NA-directed RNA polymerase I subunit RPA49 OS=Candida glabrata GN=AO440_003099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CE15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</w:t>
            </w:r>
          </w:p>
        </w:tc>
      </w:tr>
      <w:tr w:rsidR="00BD0418" w:rsidRPr="00B1737D" w14:paraId="14C3491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481A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XP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E3A8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ptidyl-prolyl cis-trans isomerase OS=Candida glabrata (strain ATCC 2001 / CBS 138 / JCM 3761 / NBRC 0622 / NRRL Y-65) GN=CAGL0B04037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857F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1</w:t>
            </w:r>
          </w:p>
        </w:tc>
      </w:tr>
      <w:tr w:rsidR="00BD0418" w:rsidRPr="00B1737D" w14:paraId="5A571BF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6DCB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FK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DC2D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ptidyl-prolyl cis-trans isomerase OS=Candida glabrata GN=AO440_00033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805E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1</w:t>
            </w:r>
          </w:p>
        </w:tc>
      </w:tr>
      <w:tr w:rsidR="00BD0418" w:rsidRPr="00B1737D" w14:paraId="157AF5B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8197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CP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6980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ukaryotic translation initiation factor 6 OS=Candida glabrata GN=TIF6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3AA5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4</w:t>
            </w:r>
          </w:p>
        </w:tc>
      </w:tr>
      <w:tr w:rsidR="00BD0418" w:rsidRPr="00B1737D" w14:paraId="542B42F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06D9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JH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89E4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cleolar GTP-binding protein 1 OS=Candida glabrata GN=AO440_002137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D0FF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5</w:t>
            </w:r>
          </w:p>
        </w:tc>
      </w:tr>
      <w:tr w:rsidR="00BD0418" w:rsidRPr="00B1737D" w14:paraId="2B0C629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4C05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G1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3B5C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ranscription factor IIIB 70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Da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ubunit OS=Candida glabrata GN=AO440_001443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25E6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6</w:t>
            </w:r>
          </w:p>
        </w:tc>
      </w:tr>
      <w:tr w:rsidR="00BD0418" w:rsidRPr="00B1737D" w14:paraId="25E924A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F3EA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TD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379E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G03443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8D96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7</w:t>
            </w:r>
          </w:p>
        </w:tc>
      </w:tr>
      <w:tr w:rsidR="00BD0418" w:rsidRPr="00B1737D" w14:paraId="2B7FD2B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EF0A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B8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331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mportin subunit beta-4 OS=Candida glabrata GN=AO440_00162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B044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7</w:t>
            </w:r>
          </w:p>
        </w:tc>
      </w:tr>
      <w:tr w:rsidR="00BD0418" w:rsidRPr="00B1737D" w14:paraId="21C54EA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27AE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874M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30A3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bosomal protein L37 OS=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luyveromyce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lphensis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N=RPL37A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C200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8</w:t>
            </w:r>
          </w:p>
        </w:tc>
      </w:tr>
      <w:tr w:rsidR="00BD0418" w:rsidRPr="00B1737D" w14:paraId="1576882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68F7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BT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BAB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osphorelay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ntermediate protein YPD1 OS=Candida glabrata GN=AO440_00346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254A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8</w:t>
            </w:r>
          </w:p>
        </w:tc>
      </w:tr>
      <w:tr w:rsidR="00BD0418" w:rsidRPr="00B1737D" w14:paraId="1CBFFE5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2E35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VS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854E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D06160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DE2B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9</w:t>
            </w:r>
          </w:p>
        </w:tc>
      </w:tr>
      <w:tr w:rsidR="00BD0418" w:rsidRPr="00B1737D" w14:paraId="16A134D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D4AB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UG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812A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F03729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0E8D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9</w:t>
            </w:r>
          </w:p>
        </w:tc>
      </w:tr>
      <w:tr w:rsidR="00BD0418" w:rsidRPr="00B1737D" w14:paraId="1B7EAB9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58A9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D4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3160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S ribosomal protein S27 OS=Candida glabrata GN=AO440_002824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FF8F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1</w:t>
            </w:r>
          </w:p>
        </w:tc>
      </w:tr>
      <w:tr w:rsidR="00BD0418" w:rsidRPr="00B1737D" w14:paraId="44EA2FB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A935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PV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3E46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S ribosomal protein S27 OS=Candida glabrata (strain ATCC 2001 / CBS 138 / JCM 3761 / NBRC 0622 / NRRL Y-65) GN=CAGL0J00737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EDF5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1</w:t>
            </w:r>
          </w:p>
        </w:tc>
      </w:tr>
      <w:tr w:rsidR="00BD0418" w:rsidRPr="00B1737D" w14:paraId="77AE6AC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4908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QC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8CB0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cerol-1-phosphate phosphohydrolase 1 OS=Candida glabrata GN=AO440_00438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2AD4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2</w:t>
            </w:r>
          </w:p>
        </w:tc>
      </w:tr>
      <w:tr w:rsidR="00BD0418" w:rsidRPr="00B1737D" w14:paraId="350FCEF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393B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S9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770B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02409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CA34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3</w:t>
            </w:r>
          </w:p>
        </w:tc>
      </w:tr>
      <w:tr w:rsidR="00BD0418" w:rsidRPr="00B1737D" w14:paraId="65326B0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428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FG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22F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ukaryotic translation initiation factor eIF-1 OS=Candida glabrata GN=AO440_003095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9154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4</w:t>
            </w:r>
          </w:p>
        </w:tc>
      </w:tr>
      <w:tr w:rsidR="00BD0418" w:rsidRPr="00B1737D" w14:paraId="26AC9B5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1FA9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I2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81C8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ramide synthase subunit LIP1 OS=Candida glabrata GN=AO440_004440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BF39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4</w:t>
            </w:r>
          </w:p>
        </w:tc>
      </w:tr>
      <w:tr w:rsidR="00BD0418" w:rsidRPr="00B1737D" w14:paraId="362AA24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FDDA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I0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76237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ukaryotic translation initiation factor 3 subunit C OS=Candida glabrata GN=NIP1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C162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5</w:t>
            </w:r>
          </w:p>
        </w:tc>
      </w:tr>
      <w:tr w:rsidR="00BD0418" w:rsidRPr="00B1737D" w14:paraId="7A44D9C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1061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J8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286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M08338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CE68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5</w:t>
            </w:r>
          </w:p>
        </w:tc>
      </w:tr>
      <w:tr w:rsidR="00BD0418" w:rsidRPr="00B1737D" w14:paraId="75F54A9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48AF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UP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47C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F01683g PE=4 SV=2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F7E8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6</w:t>
            </w:r>
          </w:p>
        </w:tc>
      </w:tr>
      <w:tr w:rsidR="00BD0418" w:rsidRPr="00B1737D" w14:paraId="78489E8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A9AD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LR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398E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vB-like helicase OS=Candida glabrata GN=AO440_001336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DAB7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6</w:t>
            </w:r>
          </w:p>
        </w:tc>
      </w:tr>
      <w:tr w:rsidR="00BD0418" w:rsidRPr="00B1737D" w14:paraId="3A013DF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632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SA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95ED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GN=AO440_004749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7E60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7</w:t>
            </w:r>
          </w:p>
        </w:tc>
      </w:tr>
      <w:tr w:rsidR="00BD0418" w:rsidRPr="00B1737D" w14:paraId="3CDDCF4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2096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P7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EF5B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78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Da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lucose-regulated protein-like protein OS=Candida glabrata GN=AO440_00073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4D2F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8</w:t>
            </w:r>
          </w:p>
        </w:tc>
      </w:tr>
      <w:tr w:rsidR="00BD0418" w:rsidRPr="00B1737D" w14:paraId="220BA26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6B62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K1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6052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cerol-3-phosphate dehydrogenase [NAD(+)] OS=Candida glabrata GN=AO440_003323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16C7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9</w:t>
            </w:r>
          </w:p>
        </w:tc>
      </w:tr>
      <w:tr w:rsidR="00BD0418" w:rsidRPr="00B1737D" w14:paraId="467D166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2C6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R8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F927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10582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2831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9</w:t>
            </w:r>
          </w:p>
        </w:tc>
      </w:tr>
      <w:tr w:rsidR="00BD0418" w:rsidRPr="00B1737D" w14:paraId="5B1B2D6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1349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DK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BC0D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biquitin carboxyl-terminal hydrolase 1 OS=Candida glabrata GN=AO440_002348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23AE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9</w:t>
            </w:r>
          </w:p>
        </w:tc>
      </w:tr>
      <w:tr w:rsidR="00BD0418" w:rsidRPr="00B1737D" w14:paraId="0725822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98EC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UU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7314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PRO2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A212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1</w:t>
            </w:r>
          </w:p>
        </w:tc>
      </w:tr>
      <w:tr w:rsidR="00BD0418" w:rsidRPr="00B1737D" w14:paraId="24013AD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F98A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GA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FB06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TP synthase OS=Candida glabrata GN=AO440_001284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0588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2</w:t>
            </w:r>
          </w:p>
        </w:tc>
      </w:tr>
      <w:tr w:rsidR="00BD0418" w:rsidRPr="00B1737D" w14:paraId="0DC2767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A1C7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UV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4134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transport protein SEC23-2 OS=Candida glabrata GN=AO440_00190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5184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3</w:t>
            </w:r>
          </w:p>
        </w:tc>
      </w:tr>
      <w:tr w:rsidR="00BD0418" w:rsidRPr="00B1737D" w14:paraId="2E83F84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7EFD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1Y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C852C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S ribosomal protein L33, mitochondrial OS=Candida glabrata GN=AO440_002453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BC5E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3</w:t>
            </w:r>
          </w:p>
        </w:tc>
      </w:tr>
      <w:tr w:rsidR="00BD0418" w:rsidRPr="00B1737D" w14:paraId="33F8BE1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868A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CH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487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winfilin-1 OS=Candida glabrata GN=AO440_00329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074A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5</w:t>
            </w:r>
          </w:p>
        </w:tc>
      </w:tr>
      <w:tr w:rsidR="00BD0418" w:rsidRPr="00B1737D" w14:paraId="7B2427D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1E08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IS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0A4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ycine cleavage system H protein OS=Candida glabrata (strain ATCC 2001 / CBS 138 / JCM 3761 / NBRC 0622 / NRRL Y-65) GN=CAGL0M12188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4E86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6</w:t>
            </w:r>
          </w:p>
        </w:tc>
      </w:tr>
      <w:tr w:rsidR="00BD0418" w:rsidRPr="00B1737D" w14:paraId="59272D4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8F89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PH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6579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03806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BB47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7</w:t>
            </w:r>
          </w:p>
        </w:tc>
      </w:tr>
      <w:tr w:rsidR="00BD0418" w:rsidRPr="00B1737D" w14:paraId="01DCFC8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17D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QI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9A42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YAK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A391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BD0418" w:rsidRPr="00B1737D" w14:paraId="68FBB5E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174D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G1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CC1E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GN=AO440_00070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7FC0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BD0418" w:rsidRPr="00B1737D" w14:paraId="778F49A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F908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RQ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86AC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H06721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6198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BD0418" w:rsidRPr="00B1737D" w14:paraId="2D04386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A840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95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80F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biquitin carboxyl-terminal hydrolase 7 OS=Candida glabrata GN=AO440_002180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4D7B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BD0418" w:rsidRPr="00B1737D" w14:paraId="0444695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F4DF1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ED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EA7F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S ribosomal protein L19, mitochondrial OS=Candida glabrata GN=AO440_003251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E237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2</w:t>
            </w:r>
          </w:p>
        </w:tc>
      </w:tr>
      <w:tr w:rsidR="00BD0418" w:rsidRPr="00B1737D" w14:paraId="4A8ABA1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952B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NG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828B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annose-1-phosphat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uanyltransfer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2 OS=Candida glabrata GN=AO440_002105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E478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4</w:t>
            </w:r>
          </w:p>
        </w:tc>
      </w:tr>
      <w:tr w:rsidR="00BD0418" w:rsidRPr="00B1737D" w14:paraId="6C61023B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2F3F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X6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25B66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COS complex subunit MIC10 OS=Candida glabrata (strain ATCC 2001 / CBS 138 / JCM 3761 / NBRC 0622 / NRRL Y-65) GN=CAGL0B00396g PE=3 SV=2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444D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5</w:t>
            </w:r>
          </w:p>
        </w:tc>
      </w:tr>
      <w:tr w:rsidR="00BD0418" w:rsidRPr="00B1737D" w14:paraId="2A88918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F787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XI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D176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B03619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D8217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7</w:t>
            </w:r>
          </w:p>
        </w:tc>
      </w:tr>
      <w:tr w:rsidR="00BD0418" w:rsidRPr="00B1737D" w14:paraId="67FA36C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46DF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F9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C83B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revisin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glabrata GN=AO440_000315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5C02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7</w:t>
            </w:r>
          </w:p>
        </w:tc>
      </w:tr>
      <w:tr w:rsidR="00BD0418" w:rsidRPr="00B1737D" w14:paraId="4EFA675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3F4C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DD2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2BF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ochondrial intermembrane space cysteine motif-containing protein MIX17 OS=Candida glabrata GN=AO440_00489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2BA1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7</w:t>
            </w:r>
          </w:p>
        </w:tc>
      </w:tr>
      <w:tr w:rsidR="00BD0418" w:rsidRPr="00B1737D" w14:paraId="13BF40A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A492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3D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B5E00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NA-directed RNA polymerases I, II, and III subunit RPABC2 OS=Candida glabrata GN=AO440_001897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0F5B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1</w:t>
            </w:r>
          </w:p>
        </w:tc>
      </w:tr>
      <w:tr w:rsidR="00BD0418" w:rsidRPr="00B1737D" w14:paraId="2A84A6C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011F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6Z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E45F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clear localization sequence-binding protein (Fragment) OS=Candida glabrata GN=AO440_00559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FCE2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2</w:t>
            </w:r>
          </w:p>
        </w:tc>
      </w:tr>
      <w:tr w:rsidR="00BD0418" w:rsidRPr="00B1737D" w14:paraId="7EB9EAF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FF13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NA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D6D18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1595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036F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4</w:t>
            </w:r>
          </w:p>
        </w:tc>
      </w:tr>
      <w:tr w:rsidR="00BD0418" w:rsidRPr="00B1737D" w14:paraId="1043567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8C1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7R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06FF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hosphoribosylaminoimidazol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carboxylase OS=Candida glabrata GN=AO440_003688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572D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5</w:t>
            </w:r>
          </w:p>
        </w:tc>
      </w:tr>
      <w:tr w:rsidR="00BD0418" w:rsidRPr="00B1737D" w14:paraId="43664FC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9854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MY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9B6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B-dependent poly(A)-specific ribonuclease subunit PAN3 OS=Candida glabrata GN=PAN3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D11F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5</w:t>
            </w:r>
          </w:p>
        </w:tc>
      </w:tr>
      <w:tr w:rsidR="00BD0418" w:rsidRPr="00B1737D" w14:paraId="623BFB6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F37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RI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831D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roporphyrinogen decarboxylase OS=Candida glabrata (strain ATCC 2001 / CBS 138 / JCM 3761 / NBRC 0622 / NRRL Y-65) GN=CAGL0H08371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C4AB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6</w:t>
            </w:r>
          </w:p>
        </w:tc>
      </w:tr>
      <w:tr w:rsidR="00BD0418" w:rsidRPr="00B1737D" w14:paraId="72FB1E1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817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N1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CF54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olactate synthase OS=Candida glabrata (strain ATCC 2001 / CBS 138 / JCM 3761 / NBRC 0622 / NRRL Y-65) GN=CAGL0K03465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9A06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7</w:t>
            </w:r>
          </w:p>
        </w:tc>
      </w:tr>
      <w:tr w:rsidR="00BD0418" w:rsidRPr="00B1737D" w14:paraId="1649668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EBC5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US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D0B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-nitrophenylphosphatase OS=Candida glabrata GN=AO440_00059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C7E6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7</w:t>
            </w:r>
          </w:p>
        </w:tc>
      </w:tr>
      <w:tr w:rsidR="00BD0418" w:rsidRPr="00B1737D" w14:paraId="0C940EC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ECBF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CEP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39FC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trans-2-enoyl-CoA reductase, mitochondrial OS=Candida glabrata GN=AO440_000346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5F92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1</w:t>
            </w:r>
          </w:p>
        </w:tc>
      </w:tr>
      <w:tr w:rsidR="00BD0418" w:rsidRPr="00B1737D" w14:paraId="354A392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8D32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UY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A0CC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uvB-like helicase OS=Candida glabrata GN=AO440_001942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85D2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2</w:t>
            </w:r>
          </w:p>
        </w:tc>
      </w:tr>
      <w:tr w:rsidR="00BD0418" w:rsidRPr="00B1737D" w14:paraId="68A2CBB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F1F1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7W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8058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-arabinono-1,4-lactone oxidase OS=Candida glabrata GN=AO440_002069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9D08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5</w:t>
            </w:r>
          </w:p>
        </w:tc>
      </w:tr>
      <w:tr w:rsidR="00BD0418" w:rsidRPr="00B1737D" w14:paraId="35314E3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6E66E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JF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D841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M06633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0D1E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5</w:t>
            </w:r>
          </w:p>
        </w:tc>
      </w:tr>
      <w:tr w:rsidR="00BD0418" w:rsidRPr="00B1737D" w14:paraId="4B54650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1FF1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C9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3621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electron transfer flavoprotein subunit beta OS=Candida glabrata GN=AO440_003286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7765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7</w:t>
            </w:r>
          </w:p>
        </w:tc>
      </w:tr>
      <w:tr w:rsidR="00BD0418" w:rsidRPr="00B1737D" w14:paraId="6F56A14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409C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IJ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790B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M14025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6FD7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7</w:t>
            </w:r>
          </w:p>
        </w:tc>
      </w:tr>
      <w:tr w:rsidR="00BD0418" w:rsidRPr="00B1737D" w14:paraId="360397A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64C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2U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A1DA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ukaryotic translation initiation factor 3 subunit J OS=Candida glabrata GN=HCR1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FACC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7</w:t>
            </w:r>
          </w:p>
        </w:tc>
      </w:tr>
      <w:tr w:rsidR="00BD0418" w:rsidRPr="00B1737D" w14:paraId="4315113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E6B7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35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CC8C3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tative oxidoreductase TDA3 OS=Candida glabrata GN=AO440_00100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CF73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1</w:t>
            </w:r>
          </w:p>
        </w:tc>
      </w:tr>
      <w:tr w:rsidR="00BD0418" w:rsidRPr="00B1737D" w14:paraId="49C3B48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3083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4W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FACA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ukaryotic translation initiation factor 3 subunit I OS=Candida glabrata GN=TIF34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0629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1</w:t>
            </w:r>
          </w:p>
        </w:tc>
      </w:tr>
      <w:tr w:rsidR="00BD0418" w:rsidRPr="00B1737D" w14:paraId="2F5407D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10E7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P9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57F6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05698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5F3B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4</w:t>
            </w:r>
          </w:p>
        </w:tc>
      </w:tr>
      <w:tr w:rsidR="00BD0418" w:rsidRPr="00B1737D" w14:paraId="2E6A5B3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D380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DHG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ACFC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NA-directed RNA polymerase III subunit RPC7 OS=Candida glabrata GN=AO440_00300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2462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4</w:t>
            </w:r>
          </w:p>
        </w:tc>
      </w:tr>
      <w:tr w:rsidR="00BD0418" w:rsidRPr="00B1737D" w14:paraId="5D71DBD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9983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QN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1EE1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bosome-interacting GTPase 1 OS=Candida glabrata GN=AO440_004375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6EBD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8</w:t>
            </w:r>
          </w:p>
        </w:tc>
      </w:tr>
      <w:tr w:rsidR="00BD0418" w:rsidRPr="00B1737D" w14:paraId="372C99E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B86F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IS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4C27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M12122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E50CE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8</w:t>
            </w:r>
          </w:p>
        </w:tc>
      </w:tr>
      <w:tr w:rsidR="00BD0418" w:rsidRPr="00B1737D" w14:paraId="4156C53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96EF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N3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3B69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3047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111D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</w:t>
            </w:r>
          </w:p>
        </w:tc>
      </w:tr>
      <w:tr w:rsidR="00BD0418" w:rsidRPr="00B1737D" w14:paraId="1834A58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8B3D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2Q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7DE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HRI1 OS=Candida glabrata GN=AO440_00236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0F1A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1</w:t>
            </w:r>
          </w:p>
        </w:tc>
      </w:tr>
      <w:tr w:rsidR="00BD0418" w:rsidRPr="00B1737D" w14:paraId="04CF205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E4B6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L6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EE2A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SSO1 OS=Candida glabrata GN=AO440_001088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A7B7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1</w:t>
            </w:r>
          </w:p>
        </w:tc>
      </w:tr>
      <w:tr w:rsidR="00BD0418" w:rsidRPr="00B1737D" w14:paraId="2550718C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814D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S1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4BCF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clear and cytoplasmic polyadenylated RNA-binding protein PUB1 OS=Candida glabrata GN=AO440_002349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264C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2</w:t>
            </w:r>
          </w:p>
        </w:tc>
      </w:tr>
      <w:tr w:rsidR="00BD0418" w:rsidRPr="00B1737D" w14:paraId="2E22215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0C02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R8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79BA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PUB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A9A6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2</w:t>
            </w:r>
          </w:p>
        </w:tc>
      </w:tr>
      <w:tr w:rsidR="00BD0418" w:rsidRPr="00B1737D" w14:paraId="53FE07C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5916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UL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7AF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HPT1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658DC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3</w:t>
            </w:r>
          </w:p>
        </w:tc>
      </w:tr>
      <w:tr w:rsidR="00BD0418" w:rsidRPr="00B1737D" w14:paraId="4CF4063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D458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DG6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0CC3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olase-phosphatase E1 OS=Candida glabrata GN=UTR4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65B9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5</w:t>
            </w:r>
          </w:p>
        </w:tc>
      </w:tr>
      <w:tr w:rsidR="00BD0418" w:rsidRPr="00B1737D" w14:paraId="25FAE26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E864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IH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3258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lta-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minolevulinic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cid dehydratase OS=Candida glabrata GN=AO440_000862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3283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6</w:t>
            </w:r>
          </w:p>
        </w:tc>
      </w:tr>
      <w:tr w:rsidR="00BD0418" w:rsidRPr="00B1737D" w14:paraId="100A2E4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D79F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SY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DCB8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-complex protein 1 subunit gamma OS=Candida glabrata (strain ATCC 2001 / CBS 138 / JCM 3761 / NBRC 0622 / NRRL Y-65) GN=CAGL0G06908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6EEF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8</w:t>
            </w:r>
          </w:p>
        </w:tc>
      </w:tr>
      <w:tr w:rsidR="00BD0418" w:rsidRPr="00B1737D" w14:paraId="66C2310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D5A1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Q5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6F6F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I08965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CE88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9</w:t>
            </w:r>
          </w:p>
        </w:tc>
      </w:tr>
      <w:tr w:rsidR="00BD0418" w:rsidRPr="00B1737D" w14:paraId="5A7DBEE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ECDA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VK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454C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E01221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58A0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</w:t>
            </w:r>
          </w:p>
        </w:tc>
      </w:tr>
      <w:tr w:rsidR="00BD0418" w:rsidRPr="00B1737D" w14:paraId="4E88F39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11AE3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66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6197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GIR2 OS=Candida glabrata GN=AO440_000949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C237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</w:t>
            </w:r>
          </w:p>
        </w:tc>
      </w:tr>
      <w:tr w:rsidR="00BD0418" w:rsidRPr="00B1737D" w14:paraId="71CF457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557D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N5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6F21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2717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F1943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</w:t>
            </w:r>
          </w:p>
        </w:tc>
      </w:tr>
      <w:tr w:rsidR="00BD0418" w:rsidRPr="00B1737D" w14:paraId="3706377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7BC8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A3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8044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tein SSP120 OS=Candida glabrata GN=AO440_002046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8AF9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1</w:t>
            </w:r>
          </w:p>
        </w:tc>
      </w:tr>
      <w:tr w:rsidR="00BD0418" w:rsidRPr="00B1737D" w14:paraId="38065F6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A756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AR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6812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etolactate synthase OS=Candida glabrata GN=AO440_003401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495D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3</w:t>
            </w:r>
          </w:p>
        </w:tc>
      </w:tr>
      <w:tr w:rsidR="00BD0418" w:rsidRPr="00B1737D" w14:paraId="4EBFD1F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6F8F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DLE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AE47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hthin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thyl ester synthase OS=Candida glabrata GN=AO440_000373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A976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5</w:t>
            </w:r>
          </w:p>
        </w:tc>
      </w:tr>
      <w:tr w:rsidR="00BD0418" w:rsidRPr="00B1737D" w14:paraId="32E1E01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5DD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MH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06D2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ignal recognition particle 54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Da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rotein OS=Candida glabrata (strain ATCC 2001 / CBS 138 / JCM 3761 / NBRC 0622 / NRRL Y-65) GN=CAGL0K07986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720C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7</w:t>
            </w:r>
          </w:p>
        </w:tc>
      </w:tr>
      <w:tr w:rsidR="00BD0418" w:rsidRPr="00B1737D" w14:paraId="3E9B4EA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FA6C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PF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D1B5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ignal recognition particle 54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Da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rotein OS=Candida glabrata GN=AO440_003588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FDC81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7</w:t>
            </w:r>
          </w:p>
        </w:tc>
      </w:tr>
      <w:tr w:rsidR="00BD0418" w:rsidRPr="00B1737D" w14:paraId="269A8A7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4437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MP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C0E6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06325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27DA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7</w:t>
            </w:r>
          </w:p>
        </w:tc>
      </w:tr>
      <w:tr w:rsidR="00BD0418" w:rsidRPr="00B1737D" w14:paraId="3ACD58E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DDBA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KZ6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178C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L07370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2561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9</w:t>
            </w:r>
          </w:p>
        </w:tc>
      </w:tr>
      <w:tr w:rsidR="00BD0418" w:rsidRPr="00B1737D" w14:paraId="5A958E9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806E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57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ECC1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UDP-N-acetylglucosamine </w:t>
            </w: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yrophosphorylas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OS=Candida glabrata GN=AO440_00513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7D93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59</w:t>
            </w:r>
          </w:p>
        </w:tc>
      </w:tr>
      <w:tr w:rsidR="00BD0418" w:rsidRPr="00B1737D" w14:paraId="18EA79C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C0EB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LK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E91B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tin cytoskeleton-regulatory complex protein PAN1 OS=Candida glabrata GN=AO440_00286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C8517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1</w:t>
            </w:r>
          </w:p>
        </w:tc>
      </w:tr>
      <w:tr w:rsidR="00BD0418" w:rsidRPr="00B1737D" w14:paraId="47FCEA0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4FAE6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S3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3563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lucosamine 6-phosphate N-acetyltransferase OS=Candida glabrata GN=AO440_000702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FC59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3</w:t>
            </w:r>
          </w:p>
        </w:tc>
      </w:tr>
      <w:tr w:rsidR="00BD0418" w:rsidRPr="00B1737D" w14:paraId="1F2E90D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A1DA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MH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F673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romatin structure-remodeling complex protein RSC6 OS=Candida glabrata GN=AO440_000523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80FA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4</w:t>
            </w:r>
          </w:p>
        </w:tc>
      </w:tr>
      <w:tr w:rsidR="00BD0418" w:rsidRPr="00B1737D" w14:paraId="58F9A18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6F03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WT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9D6E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C03025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637D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4</w:t>
            </w:r>
          </w:p>
        </w:tc>
      </w:tr>
      <w:tr w:rsidR="00BD0418" w:rsidRPr="00B1737D" w14:paraId="170182F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6912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Q8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A9E1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TIF3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ECE6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5</w:t>
            </w:r>
          </w:p>
        </w:tc>
      </w:tr>
      <w:tr w:rsidR="00BD0418" w:rsidRPr="00B1737D" w14:paraId="0B5221B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AEC8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NE2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05E2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ridylate kinase OS=Candida glabrata GN=URA6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965C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5</w:t>
            </w:r>
          </w:p>
        </w:tc>
      </w:tr>
      <w:tr w:rsidR="00BD0418" w:rsidRPr="00B1737D" w14:paraId="5F0FE1D7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4399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KP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1C34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ridylate kinase OS=Candida glabrata (strain ATCC 2001 / CBS 138 / JCM 3761 / NBRC 0622 / NRRL Y-65) GN=URA6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D2C79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5</w:t>
            </w:r>
          </w:p>
        </w:tc>
      </w:tr>
      <w:tr w:rsidR="00BD0418" w:rsidRPr="00B1737D" w14:paraId="127A312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7E4A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Q8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C861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hydroorotate dehydrogenase (quinone), mitochondrial OS=Candida glabrata GN=AO440_004405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0A72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7</w:t>
            </w:r>
          </w:p>
        </w:tc>
      </w:tr>
      <w:tr w:rsidR="00BD0418" w:rsidRPr="00B1737D" w14:paraId="27C2B8F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B994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4UN3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F40DE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J06374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68AAC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8</w:t>
            </w:r>
          </w:p>
        </w:tc>
      </w:tr>
      <w:tr w:rsidR="00BD0418" w:rsidRPr="00B1737D" w14:paraId="71DB305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E6BFD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KR7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1B2B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ukaryotic translation initiation factor 4B OS=Candida glabrata GN=AO440_00269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1B5E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87</w:t>
            </w:r>
          </w:p>
        </w:tc>
      </w:tr>
      <w:tr w:rsidR="00BD0418" w:rsidRPr="00B1737D" w14:paraId="6842433F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A24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J0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89F1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hosphomevalonat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ecarboxylase OS=Candida glabrata GN=AO440_000548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D2BB4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87</w:t>
            </w:r>
          </w:p>
        </w:tc>
      </w:tr>
      <w:tr w:rsidR="00BD0418" w:rsidRPr="00B1737D" w14:paraId="2B79D18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AC43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WQ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572C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phosphomevalonate</w:t>
            </w:r>
            <w:proofErr w:type="spellEnd"/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ecarboxylase OS=Candida glabrata (strain ATCC 2001 / CBS 138 / JCM 3761 / NBRC 0622 / NRRL Y-65) GN=CAGL0C03630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01F9F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87</w:t>
            </w:r>
          </w:p>
        </w:tc>
      </w:tr>
      <w:tr w:rsidR="00BD0418" w:rsidRPr="00B1737D" w14:paraId="4038500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72B4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UD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47F2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F04367g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F3A9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3</w:t>
            </w:r>
          </w:p>
        </w:tc>
      </w:tr>
      <w:tr w:rsidR="00BD0418" w:rsidRPr="00B1737D" w14:paraId="067B04F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3292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GA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FC79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PF0001 protein OS=Candida glabrata GN=AO440_001281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8CBB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3</w:t>
            </w:r>
          </w:p>
        </w:tc>
      </w:tr>
      <w:tr w:rsidR="00BD0418" w:rsidRPr="00B1737D" w14:paraId="419A9B62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7B46E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Y93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B384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A04037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BA08B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5</w:t>
            </w:r>
          </w:p>
        </w:tc>
      </w:tr>
      <w:tr w:rsidR="00BD0418" w:rsidRPr="00B1737D" w14:paraId="21B0466D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7E2D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MX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6DDC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iodic tryptophan protein 1 OS=Candida glabrata GN=AO440_000113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5E1B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5</w:t>
            </w:r>
          </w:p>
        </w:tc>
      </w:tr>
      <w:tr w:rsidR="00BD0418" w:rsidRPr="00B1737D" w14:paraId="5785386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A987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WP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8EBE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WI/SNF complex subunit SWI3 OS=Candida glabrata GN=AO440_00434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E8D0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6</w:t>
            </w:r>
          </w:p>
        </w:tc>
      </w:tr>
      <w:tr w:rsidR="00BD0418" w:rsidRPr="00B1737D" w14:paraId="16BC58F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1D914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WM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1B24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ATP16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20C3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2</w:t>
            </w:r>
          </w:p>
        </w:tc>
      </w:tr>
      <w:tr w:rsidR="00BD0418" w:rsidRPr="00B1737D" w14:paraId="5B840188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D457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M2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F6C6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K11572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E9AC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3</w:t>
            </w:r>
          </w:p>
        </w:tc>
      </w:tr>
      <w:tr w:rsidR="00BD0418" w:rsidRPr="00B1737D" w14:paraId="1EA71D8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B9E6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RC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82FF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-chaperone protein SBA1 OS=Candida glabrata GN=AO440_00373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4846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3</w:t>
            </w:r>
          </w:p>
        </w:tc>
      </w:tr>
      <w:tr w:rsidR="00BD0418" w:rsidRPr="00B1737D" w14:paraId="64F556A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4CF4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VB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0038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E03245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4F343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5</w:t>
            </w:r>
          </w:p>
        </w:tc>
      </w:tr>
      <w:tr w:rsidR="00BD0418" w:rsidRPr="00B1737D" w14:paraId="0550537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98A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A0A0W0EDH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1327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clear localization sequence-binding protein OS=Candida glabrata GN=AO440_00563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922FE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5</w:t>
            </w:r>
          </w:p>
        </w:tc>
      </w:tr>
      <w:tr w:rsidR="00BD0418" w:rsidRPr="00B1737D" w14:paraId="5B35CBD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F23B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LV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93C3A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L00385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871E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8</w:t>
            </w:r>
          </w:p>
        </w:tc>
      </w:tr>
      <w:tr w:rsidR="00BD0418" w:rsidRPr="00B1737D" w14:paraId="49E47466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9975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M4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8F2909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RNA 3'-end-processing protein RNA15 OS=Candida glabrata GN=AO440_000865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62EF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8</w:t>
            </w:r>
          </w:p>
        </w:tc>
      </w:tr>
      <w:tr w:rsidR="00BD0418" w:rsidRPr="00B1737D" w14:paraId="147EDD9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24F9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VR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401DC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D06182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842FD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8</w:t>
            </w:r>
          </w:p>
        </w:tc>
      </w:tr>
      <w:tr w:rsidR="00BD0418" w:rsidRPr="00B1737D" w14:paraId="732B0445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7E975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A4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4142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nscription elongation factor SPT5 (Fragment) OS=Candida glabrata GN=AO440_002092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6168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22</w:t>
            </w:r>
          </w:p>
        </w:tc>
      </w:tr>
      <w:tr w:rsidR="00BD0418" w:rsidRPr="00B1737D" w14:paraId="5A1A0424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FB2F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CED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291B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ibonucleotide reductase inhibitor protein SML1 OS=Candida glabrata GN=AO440_004774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CF25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23</w:t>
            </w:r>
          </w:p>
        </w:tc>
      </w:tr>
      <w:tr w:rsidR="00BD0418" w:rsidRPr="00B1737D" w14:paraId="0EF40A2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DC1A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BU1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BF99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efoldin subunit 1 OS=Candida glabrata GN=AO440_001793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202D8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3</w:t>
            </w:r>
          </w:p>
        </w:tc>
      </w:tr>
      <w:tr w:rsidR="00BD0418" w:rsidRPr="00B1737D" w14:paraId="112671B0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5A93F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EE15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AA921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ochondrial phosphate carrier protein OS=Candida glabrata GN=AO440_001113 PE=3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74FA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41</w:t>
            </w:r>
          </w:p>
        </w:tc>
      </w:tr>
      <w:tr w:rsidR="00BD0418" w:rsidRPr="00B1737D" w14:paraId="4906F28E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4282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8Y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466DB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duced viability upon starvation protein 167 OS=Candida glabrata GN=AO440_003927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ADCD6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64</w:t>
            </w:r>
          </w:p>
        </w:tc>
      </w:tr>
      <w:tr w:rsidR="00BD0418" w:rsidRPr="00B1737D" w14:paraId="0A426F63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4125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K28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F9A6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M01650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20C65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64</w:t>
            </w:r>
          </w:p>
        </w:tc>
      </w:tr>
      <w:tr w:rsidR="00BD0418" w:rsidRPr="00B1737D" w14:paraId="2CBDE559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7E3A3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Q6FSY4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4A04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CAGL0G06886g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6C41A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65</w:t>
            </w:r>
          </w:p>
        </w:tc>
      </w:tr>
      <w:tr w:rsidR="00BD0418" w:rsidRPr="00B1737D" w14:paraId="290DD1A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46140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Q4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38688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ell wall mannoprotein CIS3 OS=Candida glabrata GN=AO440_00421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CBE50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9</w:t>
            </w:r>
          </w:p>
        </w:tc>
      </w:tr>
      <w:tr w:rsidR="00BD0418" w:rsidRPr="00B1737D" w14:paraId="0EA866F1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12EFE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6FJ79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47DA6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characterized protein OS=Candida glabrata (strain ATCC 2001 / CBS 138 / JCM 3761 / NBRC 0622 / NRRL Y-65) GN=PIR5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505B2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9</w:t>
            </w:r>
          </w:p>
        </w:tc>
      </w:tr>
      <w:tr w:rsidR="00BD0418" w:rsidRPr="00B1737D" w14:paraId="7452443A" w14:textId="77777777" w:rsidTr="00C553DF">
        <w:trPr>
          <w:trHeight w:val="300"/>
        </w:trPr>
        <w:tc>
          <w:tcPr>
            <w:tcW w:w="17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1E6F7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0A0W0DHD0</w:t>
            </w:r>
          </w:p>
        </w:tc>
        <w:tc>
          <w:tcPr>
            <w:tcW w:w="6791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69382" w14:textId="77777777" w:rsidR="00BD0418" w:rsidRPr="00B1737D" w:rsidRDefault="00BD0418" w:rsidP="00B1737D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nslation machinery-associated protein 46 OS=Candida glabrata GN=AO440_003138 PE=4 SV=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5ACC7" w14:textId="77777777" w:rsidR="00BD0418" w:rsidRPr="00B1737D" w:rsidRDefault="00BD0418" w:rsidP="00B1737D">
            <w:pPr>
              <w:spacing w:after="0" w:line="48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B1737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1</w:t>
            </w:r>
          </w:p>
        </w:tc>
      </w:tr>
    </w:tbl>
    <w:p w14:paraId="13106187" w14:textId="77777777" w:rsidR="00DF3E31" w:rsidRPr="00B1737D" w:rsidRDefault="00DF3E31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67A46A4" w14:textId="77777777" w:rsidR="00076756" w:rsidRPr="00B1737D" w:rsidRDefault="00076756" w:rsidP="00B1737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 xml:space="preserve">Table S8: Antifungal activity of </w:t>
      </w:r>
      <w:r w:rsidR="00104863" w:rsidRPr="00B1737D">
        <w:rPr>
          <w:rFonts w:ascii="Times New Roman" w:hAnsi="Times New Roman" w:cs="Times New Roman"/>
          <w:b/>
          <w:sz w:val="24"/>
          <w:szCs w:val="24"/>
        </w:rPr>
        <w:t>A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) 3-BP </w:t>
      </w:r>
      <w:r w:rsidR="00104863" w:rsidRPr="00B1737D">
        <w:rPr>
          <w:rFonts w:ascii="Times New Roman" w:hAnsi="Times New Roman" w:cs="Times New Roman"/>
          <w:b/>
          <w:sz w:val="24"/>
          <w:szCs w:val="24"/>
        </w:rPr>
        <w:t>B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) Polydatin alone and in combination with FLC against the representative drug-resistant and drug-susceptible clinical isolates of </w:t>
      </w:r>
      <w:r w:rsidRPr="00B1737D">
        <w:rPr>
          <w:rFonts w:ascii="Times New Roman" w:hAnsi="Times New Roman" w:cs="Times New Roman"/>
          <w:b/>
          <w:i/>
          <w:sz w:val="24"/>
          <w:szCs w:val="24"/>
        </w:rPr>
        <w:t>C. albicans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 and </w:t>
      </w:r>
      <w:r w:rsidRPr="00B1737D">
        <w:rPr>
          <w:rFonts w:ascii="Times New Roman" w:hAnsi="Times New Roman" w:cs="Times New Roman"/>
          <w:b/>
          <w:i/>
          <w:sz w:val="24"/>
          <w:szCs w:val="24"/>
        </w:rPr>
        <w:t>C. glabrata</w:t>
      </w:r>
    </w:p>
    <w:p w14:paraId="4BF4F02C" w14:textId="77777777" w:rsidR="00076756" w:rsidRPr="00B1737D" w:rsidRDefault="00104863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A</w:t>
      </w:r>
      <w:r w:rsidR="00076756" w:rsidRPr="00B1737D">
        <w:rPr>
          <w:rFonts w:ascii="Times New Roman" w:hAnsi="Times New Roman" w:cs="Times New Roman"/>
          <w:b/>
          <w:sz w:val="24"/>
          <w:szCs w:val="24"/>
        </w:rPr>
        <w:t>)</w:t>
      </w:r>
    </w:p>
    <w:tbl>
      <w:tblPr>
        <w:tblStyle w:val="TableGrid"/>
        <w:tblW w:w="8640" w:type="dxa"/>
        <w:tblInd w:w="715" w:type="dxa"/>
        <w:tblLook w:val="04A0" w:firstRow="1" w:lastRow="0" w:firstColumn="1" w:lastColumn="0" w:noHBand="0" w:noVBand="1"/>
      </w:tblPr>
      <w:tblGrid>
        <w:gridCol w:w="1260"/>
        <w:gridCol w:w="1620"/>
        <w:gridCol w:w="1440"/>
        <w:gridCol w:w="1620"/>
        <w:gridCol w:w="1522"/>
        <w:gridCol w:w="1178"/>
      </w:tblGrid>
      <w:tr w:rsidR="00076756" w:rsidRPr="00B1737D" w14:paraId="35352DC1" w14:textId="77777777" w:rsidTr="00AB028A">
        <w:trPr>
          <w:trHeight w:val="795"/>
        </w:trPr>
        <w:tc>
          <w:tcPr>
            <w:tcW w:w="1260" w:type="dxa"/>
          </w:tcPr>
          <w:p w14:paraId="0EAEA5B9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 xml:space="preserve">Strain </w:t>
            </w:r>
          </w:p>
        </w:tc>
        <w:tc>
          <w:tcPr>
            <w:tcW w:w="1620" w:type="dxa"/>
          </w:tcPr>
          <w:p w14:paraId="5D186699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FLC mM (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MIC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  <w:vertAlign w:val="subscript"/>
              </w:rPr>
              <w:t>80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)</w:t>
            </w:r>
          </w:p>
        </w:tc>
        <w:tc>
          <w:tcPr>
            <w:tcW w:w="1440" w:type="dxa"/>
          </w:tcPr>
          <w:p w14:paraId="0C24E4DC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FLC Comb mM</w:t>
            </w:r>
          </w:p>
        </w:tc>
        <w:tc>
          <w:tcPr>
            <w:tcW w:w="1620" w:type="dxa"/>
          </w:tcPr>
          <w:p w14:paraId="7E6C8743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BP mM (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MIC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  <w:vertAlign w:val="subscript"/>
              </w:rPr>
              <w:t>80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)</w:t>
            </w:r>
          </w:p>
        </w:tc>
        <w:tc>
          <w:tcPr>
            <w:tcW w:w="1522" w:type="dxa"/>
          </w:tcPr>
          <w:p w14:paraId="248E1026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BP Comb mM</w:t>
            </w:r>
          </w:p>
        </w:tc>
        <w:tc>
          <w:tcPr>
            <w:tcW w:w="1178" w:type="dxa"/>
          </w:tcPr>
          <w:p w14:paraId="790E508D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FICI value</w:t>
            </w:r>
          </w:p>
        </w:tc>
      </w:tr>
      <w:tr w:rsidR="00076756" w:rsidRPr="00B1737D" w14:paraId="68A9BDB8" w14:textId="77777777" w:rsidTr="00AB028A">
        <w:trPr>
          <w:trHeight w:val="271"/>
        </w:trPr>
        <w:tc>
          <w:tcPr>
            <w:tcW w:w="1260" w:type="dxa"/>
          </w:tcPr>
          <w:p w14:paraId="54291AC1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038</w:t>
            </w:r>
          </w:p>
        </w:tc>
        <w:tc>
          <w:tcPr>
            <w:tcW w:w="1620" w:type="dxa"/>
          </w:tcPr>
          <w:p w14:paraId="47F44F8E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208 </w:t>
            </w:r>
          </w:p>
        </w:tc>
        <w:tc>
          <w:tcPr>
            <w:tcW w:w="1440" w:type="dxa"/>
          </w:tcPr>
          <w:p w14:paraId="029CD494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013 </w:t>
            </w:r>
          </w:p>
        </w:tc>
        <w:tc>
          <w:tcPr>
            <w:tcW w:w="1620" w:type="dxa"/>
          </w:tcPr>
          <w:p w14:paraId="5593EB03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1.56 </w:t>
            </w:r>
          </w:p>
        </w:tc>
        <w:tc>
          <w:tcPr>
            <w:tcW w:w="1522" w:type="dxa"/>
          </w:tcPr>
          <w:p w14:paraId="26ABA33E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39 </w:t>
            </w:r>
          </w:p>
        </w:tc>
        <w:tc>
          <w:tcPr>
            <w:tcW w:w="1178" w:type="dxa"/>
          </w:tcPr>
          <w:p w14:paraId="21A24124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31</w:t>
            </w:r>
          </w:p>
        </w:tc>
      </w:tr>
      <w:tr w:rsidR="00076756" w:rsidRPr="00B1737D" w14:paraId="4CDBD4E0" w14:textId="77777777" w:rsidTr="00AB028A">
        <w:trPr>
          <w:trHeight w:val="265"/>
        </w:trPr>
        <w:tc>
          <w:tcPr>
            <w:tcW w:w="1260" w:type="dxa"/>
          </w:tcPr>
          <w:p w14:paraId="52E02C29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2</w:t>
            </w:r>
          </w:p>
        </w:tc>
        <w:tc>
          <w:tcPr>
            <w:tcW w:w="1620" w:type="dxa"/>
          </w:tcPr>
          <w:p w14:paraId="7D0B0572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013 </w:t>
            </w:r>
          </w:p>
        </w:tc>
        <w:tc>
          <w:tcPr>
            <w:tcW w:w="1440" w:type="dxa"/>
          </w:tcPr>
          <w:p w14:paraId="2ADCDD7A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0032 </w:t>
            </w:r>
          </w:p>
        </w:tc>
        <w:tc>
          <w:tcPr>
            <w:tcW w:w="1620" w:type="dxa"/>
          </w:tcPr>
          <w:p w14:paraId="76295CEC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1.56 </w:t>
            </w:r>
          </w:p>
        </w:tc>
        <w:tc>
          <w:tcPr>
            <w:tcW w:w="1522" w:type="dxa"/>
          </w:tcPr>
          <w:p w14:paraId="2BDEAE24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195 </w:t>
            </w:r>
          </w:p>
        </w:tc>
        <w:tc>
          <w:tcPr>
            <w:tcW w:w="1178" w:type="dxa"/>
          </w:tcPr>
          <w:p w14:paraId="18CB5DD8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</w:tr>
      <w:tr w:rsidR="00076756" w:rsidRPr="00B1737D" w14:paraId="7B941A7C" w14:textId="77777777" w:rsidTr="00AB028A">
        <w:trPr>
          <w:trHeight w:val="265"/>
        </w:trPr>
        <w:tc>
          <w:tcPr>
            <w:tcW w:w="1260" w:type="dxa"/>
          </w:tcPr>
          <w:p w14:paraId="28827210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83</w:t>
            </w:r>
          </w:p>
        </w:tc>
        <w:tc>
          <w:tcPr>
            <w:tcW w:w="1620" w:type="dxa"/>
          </w:tcPr>
          <w:p w14:paraId="2F5E9DBD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208 </w:t>
            </w:r>
          </w:p>
        </w:tc>
        <w:tc>
          <w:tcPr>
            <w:tcW w:w="1440" w:type="dxa"/>
          </w:tcPr>
          <w:p w14:paraId="5BD631E7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104 </w:t>
            </w:r>
          </w:p>
        </w:tc>
        <w:tc>
          <w:tcPr>
            <w:tcW w:w="1620" w:type="dxa"/>
          </w:tcPr>
          <w:p w14:paraId="43454761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3.12 </w:t>
            </w:r>
          </w:p>
        </w:tc>
        <w:tc>
          <w:tcPr>
            <w:tcW w:w="1522" w:type="dxa"/>
          </w:tcPr>
          <w:p w14:paraId="53D0339F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78 </w:t>
            </w:r>
          </w:p>
        </w:tc>
        <w:tc>
          <w:tcPr>
            <w:tcW w:w="1178" w:type="dxa"/>
          </w:tcPr>
          <w:p w14:paraId="75593D5D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75</w:t>
            </w:r>
          </w:p>
        </w:tc>
      </w:tr>
      <w:tr w:rsidR="00076756" w:rsidRPr="00B1737D" w14:paraId="5BA1AA0D" w14:textId="77777777" w:rsidTr="00AB028A">
        <w:trPr>
          <w:trHeight w:val="265"/>
        </w:trPr>
        <w:tc>
          <w:tcPr>
            <w:tcW w:w="1260" w:type="dxa"/>
          </w:tcPr>
          <w:p w14:paraId="7BC8F111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203</w:t>
            </w:r>
          </w:p>
        </w:tc>
        <w:tc>
          <w:tcPr>
            <w:tcW w:w="1620" w:type="dxa"/>
          </w:tcPr>
          <w:p w14:paraId="66D51A46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0033 </w:t>
            </w:r>
          </w:p>
        </w:tc>
        <w:tc>
          <w:tcPr>
            <w:tcW w:w="1440" w:type="dxa"/>
          </w:tcPr>
          <w:p w14:paraId="185DEE70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00165 </w:t>
            </w:r>
          </w:p>
        </w:tc>
        <w:tc>
          <w:tcPr>
            <w:tcW w:w="1620" w:type="dxa"/>
          </w:tcPr>
          <w:p w14:paraId="6690ED97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3.12 </w:t>
            </w:r>
          </w:p>
        </w:tc>
        <w:tc>
          <w:tcPr>
            <w:tcW w:w="1522" w:type="dxa"/>
          </w:tcPr>
          <w:p w14:paraId="60F7AED1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39 </w:t>
            </w:r>
          </w:p>
        </w:tc>
        <w:tc>
          <w:tcPr>
            <w:tcW w:w="1178" w:type="dxa"/>
          </w:tcPr>
          <w:p w14:paraId="18FA7686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63</w:t>
            </w:r>
          </w:p>
        </w:tc>
      </w:tr>
    </w:tbl>
    <w:p w14:paraId="6405977A" w14:textId="77777777" w:rsidR="00076756" w:rsidRPr="00B1737D" w:rsidRDefault="00104863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B</w:t>
      </w:r>
      <w:r w:rsidR="00076756" w:rsidRPr="00B1737D">
        <w:rPr>
          <w:rFonts w:ascii="Times New Roman" w:hAnsi="Times New Roman" w:cs="Times New Roman"/>
          <w:b/>
          <w:sz w:val="24"/>
          <w:szCs w:val="24"/>
        </w:rPr>
        <w:t>)</w:t>
      </w:r>
    </w:p>
    <w:tbl>
      <w:tblPr>
        <w:tblStyle w:val="TableGrid"/>
        <w:tblpPr w:leftFromText="180" w:rightFromText="180" w:vertAnchor="text" w:horzAnchor="margin" w:tblpX="715" w:tblpY="32"/>
        <w:tblW w:w="0" w:type="auto"/>
        <w:tblLook w:val="04A0" w:firstRow="1" w:lastRow="0" w:firstColumn="1" w:lastColumn="0" w:noHBand="0" w:noVBand="1"/>
      </w:tblPr>
      <w:tblGrid>
        <w:gridCol w:w="1165"/>
        <w:gridCol w:w="1710"/>
        <w:gridCol w:w="1440"/>
        <w:gridCol w:w="1686"/>
        <w:gridCol w:w="1464"/>
        <w:gridCol w:w="1214"/>
      </w:tblGrid>
      <w:tr w:rsidR="00076756" w:rsidRPr="00B1737D" w14:paraId="29887B6E" w14:textId="77777777" w:rsidTr="00AB028A">
        <w:trPr>
          <w:trHeight w:val="830"/>
        </w:trPr>
        <w:tc>
          <w:tcPr>
            <w:tcW w:w="1165" w:type="dxa"/>
          </w:tcPr>
          <w:p w14:paraId="45910C98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lastRenderedPageBreak/>
              <w:t xml:space="preserve">Strain </w:t>
            </w:r>
          </w:p>
        </w:tc>
        <w:tc>
          <w:tcPr>
            <w:tcW w:w="1710" w:type="dxa"/>
          </w:tcPr>
          <w:p w14:paraId="689D04EC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FLC</w:t>
            </w:r>
          </w:p>
          <w:p w14:paraId="6AD2CC8A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(mM) (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MIC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  <w:vertAlign w:val="subscript"/>
              </w:rPr>
              <w:t>80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)</w:t>
            </w:r>
          </w:p>
        </w:tc>
        <w:tc>
          <w:tcPr>
            <w:tcW w:w="1440" w:type="dxa"/>
          </w:tcPr>
          <w:p w14:paraId="33FDBF2C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FLC Comb</w:t>
            </w:r>
          </w:p>
          <w:p w14:paraId="289BCA56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(mM)</w:t>
            </w:r>
          </w:p>
        </w:tc>
        <w:tc>
          <w:tcPr>
            <w:tcW w:w="1686" w:type="dxa"/>
          </w:tcPr>
          <w:p w14:paraId="7BAE066D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Pd</w:t>
            </w:r>
          </w:p>
          <w:p w14:paraId="5E3984D9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(mM) (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MIC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  <w:vertAlign w:val="subscript"/>
              </w:rPr>
              <w:t>80</w:t>
            </w:r>
            <w:r w:rsidRPr="00B1737D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)</w:t>
            </w:r>
          </w:p>
        </w:tc>
        <w:tc>
          <w:tcPr>
            <w:tcW w:w="1464" w:type="dxa"/>
          </w:tcPr>
          <w:p w14:paraId="5FAA5F68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Pd Comb</w:t>
            </w:r>
          </w:p>
          <w:p w14:paraId="261B0C2C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(mM)</w:t>
            </w:r>
          </w:p>
        </w:tc>
        <w:tc>
          <w:tcPr>
            <w:tcW w:w="1214" w:type="dxa"/>
          </w:tcPr>
          <w:p w14:paraId="76AEC355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color w:val="000000"/>
                <w:kern w:val="24"/>
                <w:sz w:val="24"/>
                <w:szCs w:val="24"/>
              </w:rPr>
              <w:t>FICI value</w:t>
            </w:r>
          </w:p>
        </w:tc>
      </w:tr>
      <w:tr w:rsidR="00076756" w:rsidRPr="00B1737D" w14:paraId="625B2E1C" w14:textId="77777777" w:rsidTr="00AB028A">
        <w:trPr>
          <w:trHeight w:val="281"/>
        </w:trPr>
        <w:tc>
          <w:tcPr>
            <w:tcW w:w="1165" w:type="dxa"/>
          </w:tcPr>
          <w:p w14:paraId="73F405FF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038</w:t>
            </w:r>
          </w:p>
        </w:tc>
        <w:tc>
          <w:tcPr>
            <w:tcW w:w="1710" w:type="dxa"/>
          </w:tcPr>
          <w:p w14:paraId="7396FC13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208 </w:t>
            </w:r>
          </w:p>
        </w:tc>
        <w:tc>
          <w:tcPr>
            <w:tcW w:w="1440" w:type="dxa"/>
          </w:tcPr>
          <w:p w14:paraId="0251493C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26</w:t>
            </w:r>
          </w:p>
        </w:tc>
        <w:tc>
          <w:tcPr>
            <w:tcW w:w="1686" w:type="dxa"/>
          </w:tcPr>
          <w:p w14:paraId="03733EAB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1.25 </w:t>
            </w:r>
          </w:p>
        </w:tc>
        <w:tc>
          <w:tcPr>
            <w:tcW w:w="1464" w:type="dxa"/>
          </w:tcPr>
          <w:p w14:paraId="7737DE9E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78</w:t>
            </w:r>
          </w:p>
        </w:tc>
        <w:tc>
          <w:tcPr>
            <w:tcW w:w="1214" w:type="dxa"/>
          </w:tcPr>
          <w:p w14:paraId="35644295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187</w:t>
            </w:r>
          </w:p>
        </w:tc>
      </w:tr>
      <w:tr w:rsidR="00076756" w:rsidRPr="00B1737D" w14:paraId="4BC56072" w14:textId="77777777" w:rsidTr="00AB028A">
        <w:trPr>
          <w:trHeight w:val="273"/>
        </w:trPr>
        <w:tc>
          <w:tcPr>
            <w:tcW w:w="1165" w:type="dxa"/>
          </w:tcPr>
          <w:p w14:paraId="5F04DC29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2</w:t>
            </w:r>
          </w:p>
        </w:tc>
        <w:tc>
          <w:tcPr>
            <w:tcW w:w="1710" w:type="dxa"/>
          </w:tcPr>
          <w:p w14:paraId="587EF1A0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013 </w:t>
            </w:r>
          </w:p>
        </w:tc>
        <w:tc>
          <w:tcPr>
            <w:tcW w:w="1440" w:type="dxa"/>
          </w:tcPr>
          <w:p w14:paraId="19087413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0325</w:t>
            </w:r>
          </w:p>
        </w:tc>
        <w:tc>
          <w:tcPr>
            <w:tcW w:w="1686" w:type="dxa"/>
          </w:tcPr>
          <w:p w14:paraId="7459B46C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2.5 </w:t>
            </w:r>
          </w:p>
        </w:tc>
        <w:tc>
          <w:tcPr>
            <w:tcW w:w="1464" w:type="dxa"/>
          </w:tcPr>
          <w:p w14:paraId="306B83EE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195</w:t>
            </w:r>
          </w:p>
        </w:tc>
        <w:tc>
          <w:tcPr>
            <w:tcW w:w="1214" w:type="dxa"/>
          </w:tcPr>
          <w:p w14:paraId="27B0FC22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35</w:t>
            </w:r>
          </w:p>
        </w:tc>
      </w:tr>
      <w:tr w:rsidR="00076756" w:rsidRPr="00B1737D" w14:paraId="0D457BF5" w14:textId="77777777" w:rsidTr="00AB028A">
        <w:trPr>
          <w:trHeight w:val="273"/>
        </w:trPr>
        <w:tc>
          <w:tcPr>
            <w:tcW w:w="1165" w:type="dxa"/>
          </w:tcPr>
          <w:p w14:paraId="6E11C2D0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183</w:t>
            </w:r>
          </w:p>
        </w:tc>
        <w:tc>
          <w:tcPr>
            <w:tcW w:w="1710" w:type="dxa"/>
          </w:tcPr>
          <w:p w14:paraId="3A6B97C1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208 </w:t>
            </w:r>
          </w:p>
        </w:tc>
        <w:tc>
          <w:tcPr>
            <w:tcW w:w="1440" w:type="dxa"/>
          </w:tcPr>
          <w:p w14:paraId="4CA99A0F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52</w:t>
            </w:r>
          </w:p>
        </w:tc>
        <w:tc>
          <w:tcPr>
            <w:tcW w:w="1686" w:type="dxa"/>
          </w:tcPr>
          <w:p w14:paraId="21880E36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5 </w:t>
            </w:r>
          </w:p>
        </w:tc>
        <w:tc>
          <w:tcPr>
            <w:tcW w:w="1464" w:type="dxa"/>
          </w:tcPr>
          <w:p w14:paraId="7B960282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625</w:t>
            </w:r>
          </w:p>
        </w:tc>
        <w:tc>
          <w:tcPr>
            <w:tcW w:w="1214" w:type="dxa"/>
          </w:tcPr>
          <w:p w14:paraId="44EB2DB6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375</w:t>
            </w:r>
          </w:p>
        </w:tc>
      </w:tr>
      <w:tr w:rsidR="00076756" w:rsidRPr="00B1737D" w14:paraId="52E9B96D" w14:textId="77777777" w:rsidTr="00AB028A">
        <w:trPr>
          <w:trHeight w:val="281"/>
        </w:trPr>
        <w:tc>
          <w:tcPr>
            <w:tcW w:w="1165" w:type="dxa"/>
          </w:tcPr>
          <w:p w14:paraId="3DB11B81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M203</w:t>
            </w:r>
          </w:p>
        </w:tc>
        <w:tc>
          <w:tcPr>
            <w:tcW w:w="1710" w:type="dxa"/>
          </w:tcPr>
          <w:p w14:paraId="4E78F1DD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0.0033 </w:t>
            </w:r>
          </w:p>
        </w:tc>
        <w:tc>
          <w:tcPr>
            <w:tcW w:w="1440" w:type="dxa"/>
          </w:tcPr>
          <w:p w14:paraId="10E38880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0008</w:t>
            </w:r>
          </w:p>
        </w:tc>
        <w:tc>
          <w:tcPr>
            <w:tcW w:w="1686" w:type="dxa"/>
          </w:tcPr>
          <w:p w14:paraId="03F8487B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 xml:space="preserve">5 </w:t>
            </w:r>
          </w:p>
        </w:tc>
        <w:tc>
          <w:tcPr>
            <w:tcW w:w="1464" w:type="dxa"/>
          </w:tcPr>
          <w:p w14:paraId="67015014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312</w:t>
            </w:r>
          </w:p>
        </w:tc>
        <w:tc>
          <w:tcPr>
            <w:tcW w:w="1214" w:type="dxa"/>
          </w:tcPr>
          <w:p w14:paraId="3869EE5A" w14:textId="77777777" w:rsidR="00076756" w:rsidRPr="00B1737D" w:rsidRDefault="00076756" w:rsidP="00B1737D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color w:val="000000"/>
                <w:kern w:val="24"/>
                <w:sz w:val="24"/>
                <w:szCs w:val="24"/>
              </w:rPr>
              <w:t>0.303</w:t>
            </w:r>
          </w:p>
        </w:tc>
      </w:tr>
    </w:tbl>
    <w:p w14:paraId="6B7B766B" w14:textId="77777777" w:rsidR="00076756" w:rsidRPr="00B1737D" w:rsidRDefault="00076756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A7ACF51" w14:textId="77777777" w:rsidR="00DF3E31" w:rsidRPr="00B1737D" w:rsidRDefault="00DF3E31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4705EB8" w14:textId="77777777" w:rsidR="00076756" w:rsidRPr="00B1737D" w:rsidRDefault="00076756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5EEA244" w14:textId="77777777" w:rsidR="00076756" w:rsidRPr="00B1737D" w:rsidRDefault="00076756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ED3FA58" w14:textId="77777777" w:rsidR="00ED0E44" w:rsidRPr="00B1737D" w:rsidRDefault="00ED0E44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537F4B0" w14:textId="77777777" w:rsidR="00ED0E44" w:rsidRPr="00B1737D" w:rsidRDefault="00ED0E44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B2BAEF" w14:textId="77777777" w:rsidR="00EB03E3" w:rsidRPr="00B1737D" w:rsidRDefault="00EB03E3" w:rsidP="00B1737D">
      <w:pPr>
        <w:spacing w:line="480" w:lineRule="auto"/>
        <w:jc w:val="both"/>
        <w:rPr>
          <w:rFonts w:ascii="Times New Roman" w:eastAsia="Times New Roman" w:hAnsi="Times New Roman" w:cs="Times New Roman"/>
          <w:b/>
          <w:i/>
          <w:sz w:val="24"/>
          <w:szCs w:val="24"/>
          <w:lang w:val="en-IN" w:eastAsia="en-IN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98548D" w:rsidRPr="00B1737D">
        <w:rPr>
          <w:rFonts w:ascii="Times New Roman" w:hAnsi="Times New Roman" w:cs="Times New Roman"/>
          <w:b/>
          <w:sz w:val="24"/>
          <w:szCs w:val="24"/>
        </w:rPr>
        <w:t>S</w:t>
      </w:r>
      <w:r w:rsidR="00076756" w:rsidRPr="00B1737D">
        <w:rPr>
          <w:rFonts w:ascii="Times New Roman" w:hAnsi="Times New Roman" w:cs="Times New Roman"/>
          <w:b/>
          <w:sz w:val="24"/>
          <w:szCs w:val="24"/>
        </w:rPr>
        <w:t>9</w:t>
      </w:r>
      <w:r w:rsidRPr="00B1737D">
        <w:rPr>
          <w:rFonts w:ascii="Times New Roman" w:hAnsi="Times New Roman" w:cs="Times New Roman"/>
          <w:b/>
          <w:sz w:val="24"/>
          <w:szCs w:val="24"/>
        </w:rPr>
        <w:t xml:space="preserve">: Molecular docking showing </w:t>
      </w:r>
      <w:r w:rsidRPr="00B1737D">
        <w:rPr>
          <w:rFonts w:ascii="Times New Roman" w:eastAsia="Times New Roman" w:hAnsi="Times New Roman" w:cs="Times New Roman"/>
          <w:b/>
          <w:sz w:val="24"/>
          <w:szCs w:val="24"/>
          <w:lang w:val="en-IN" w:eastAsia="en-IN"/>
        </w:rPr>
        <w:t xml:space="preserve">affinity energies of </w:t>
      </w:r>
      <w:r w:rsidR="00104863" w:rsidRPr="00B1737D">
        <w:rPr>
          <w:rFonts w:ascii="Times New Roman" w:eastAsia="Times New Roman" w:hAnsi="Times New Roman" w:cs="Times New Roman"/>
          <w:b/>
          <w:sz w:val="24"/>
          <w:szCs w:val="24"/>
          <w:lang w:val="en-IN" w:eastAsia="en-IN"/>
        </w:rPr>
        <w:t>A</w:t>
      </w:r>
      <w:r w:rsidRPr="00B1737D">
        <w:rPr>
          <w:rFonts w:ascii="Times New Roman" w:eastAsia="Times New Roman" w:hAnsi="Times New Roman" w:cs="Times New Roman"/>
          <w:b/>
          <w:sz w:val="24"/>
          <w:szCs w:val="24"/>
          <w:lang w:val="en-IN" w:eastAsia="en-IN"/>
        </w:rPr>
        <w:t xml:space="preserve">) 3-Bromopyruvate interactions with hexokinase 2 of </w:t>
      </w:r>
      <w:r w:rsidRPr="00B1737D">
        <w:rPr>
          <w:rFonts w:ascii="Times New Roman" w:eastAsia="Times New Roman" w:hAnsi="Times New Roman" w:cs="Times New Roman"/>
          <w:b/>
          <w:i/>
          <w:sz w:val="24"/>
          <w:szCs w:val="24"/>
          <w:lang w:val="en-IN" w:eastAsia="en-IN"/>
        </w:rPr>
        <w:t>C. albicans</w:t>
      </w:r>
      <w:r w:rsidRPr="00B1737D">
        <w:rPr>
          <w:rFonts w:ascii="Times New Roman" w:eastAsia="Times New Roman" w:hAnsi="Times New Roman" w:cs="Times New Roman"/>
          <w:b/>
          <w:sz w:val="24"/>
          <w:szCs w:val="24"/>
          <w:lang w:val="en-IN" w:eastAsia="en-IN"/>
        </w:rPr>
        <w:t xml:space="preserve"> </w:t>
      </w:r>
      <w:r w:rsidR="00104863" w:rsidRPr="00B1737D">
        <w:rPr>
          <w:rFonts w:ascii="Times New Roman" w:eastAsia="Times New Roman" w:hAnsi="Times New Roman" w:cs="Times New Roman"/>
          <w:b/>
          <w:sz w:val="24"/>
          <w:szCs w:val="24"/>
          <w:lang w:val="en-IN" w:eastAsia="en-IN"/>
        </w:rPr>
        <w:t>B</w:t>
      </w:r>
      <w:r w:rsidRPr="00B1737D">
        <w:rPr>
          <w:rFonts w:ascii="Times New Roman" w:eastAsia="Times New Roman" w:hAnsi="Times New Roman" w:cs="Times New Roman"/>
          <w:b/>
          <w:sz w:val="24"/>
          <w:szCs w:val="24"/>
          <w:lang w:val="en-IN" w:eastAsia="en-IN"/>
        </w:rPr>
        <w:t xml:space="preserve">) Polydatin interactions with glucose-6-phosphate dehydrogenase of </w:t>
      </w:r>
      <w:r w:rsidRPr="00B1737D">
        <w:rPr>
          <w:rFonts w:ascii="Times New Roman" w:eastAsia="Times New Roman" w:hAnsi="Times New Roman" w:cs="Times New Roman"/>
          <w:b/>
          <w:i/>
          <w:sz w:val="24"/>
          <w:szCs w:val="24"/>
          <w:lang w:val="en-IN" w:eastAsia="en-IN"/>
        </w:rPr>
        <w:t>C. albicans</w:t>
      </w:r>
    </w:p>
    <w:p w14:paraId="39BA491A" w14:textId="77777777" w:rsidR="00EB03E3" w:rsidRPr="00B1737D" w:rsidRDefault="00104863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A</w:t>
      </w:r>
      <w:r w:rsidR="00EB03E3" w:rsidRPr="00B1737D">
        <w:rPr>
          <w:rFonts w:ascii="Times New Roman" w:hAnsi="Times New Roman" w:cs="Times New Roman"/>
          <w:b/>
          <w:sz w:val="24"/>
          <w:szCs w:val="24"/>
        </w:rPr>
        <w:t>)</w:t>
      </w:r>
    </w:p>
    <w:tbl>
      <w:tblPr>
        <w:tblStyle w:val="TableGrid"/>
        <w:tblW w:w="9365" w:type="dxa"/>
        <w:tblLook w:val="04A0" w:firstRow="1" w:lastRow="0" w:firstColumn="1" w:lastColumn="0" w:noHBand="0" w:noVBand="1"/>
      </w:tblPr>
      <w:tblGrid>
        <w:gridCol w:w="1148"/>
        <w:gridCol w:w="2439"/>
        <w:gridCol w:w="3210"/>
        <w:gridCol w:w="2568"/>
      </w:tblGrid>
      <w:tr w:rsidR="00EB03E3" w:rsidRPr="00B1737D" w14:paraId="6B2E58DB" w14:textId="77777777" w:rsidTr="00DF1A99">
        <w:trPr>
          <w:trHeight w:val="485"/>
        </w:trPr>
        <w:tc>
          <w:tcPr>
            <w:tcW w:w="1148" w:type="dxa"/>
          </w:tcPr>
          <w:p w14:paraId="3A9341F6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. No.</w:t>
            </w:r>
          </w:p>
        </w:tc>
        <w:tc>
          <w:tcPr>
            <w:tcW w:w="2439" w:type="dxa"/>
          </w:tcPr>
          <w:p w14:paraId="3E565A33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Affinity (kcal</w:t>
            </w:r>
            <w:r w:rsidR="00BF5DA9"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mol</w:t>
            </w:r>
            <w:r w:rsidRPr="00B1737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-1</w:t>
            </w: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3210" w:type="dxa"/>
          </w:tcPr>
          <w:p w14:paraId="11CF3C95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Distance from RMSD </w:t>
            </w:r>
            <w:proofErr w:type="spellStart"/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l.b</w:t>
            </w:r>
            <w:proofErr w:type="spellEnd"/>
          </w:p>
        </w:tc>
        <w:tc>
          <w:tcPr>
            <w:tcW w:w="2568" w:type="dxa"/>
          </w:tcPr>
          <w:p w14:paraId="5653E2BD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est mode RMSD </w:t>
            </w:r>
            <w:proofErr w:type="spellStart"/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u.b</w:t>
            </w:r>
            <w:proofErr w:type="spellEnd"/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.</w:t>
            </w:r>
          </w:p>
        </w:tc>
      </w:tr>
      <w:tr w:rsidR="00EB03E3" w:rsidRPr="00B1737D" w14:paraId="3969FBAD" w14:textId="77777777" w:rsidTr="00DF1A99">
        <w:trPr>
          <w:trHeight w:val="256"/>
        </w:trPr>
        <w:tc>
          <w:tcPr>
            <w:tcW w:w="1148" w:type="dxa"/>
          </w:tcPr>
          <w:p w14:paraId="6C13AE7C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439" w:type="dxa"/>
          </w:tcPr>
          <w:p w14:paraId="4A19BEA9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-4.0      </w:t>
            </w:r>
          </w:p>
        </w:tc>
        <w:tc>
          <w:tcPr>
            <w:tcW w:w="3210" w:type="dxa"/>
          </w:tcPr>
          <w:p w14:paraId="58B43DB9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0.000      </w:t>
            </w:r>
          </w:p>
        </w:tc>
        <w:tc>
          <w:tcPr>
            <w:tcW w:w="2568" w:type="dxa"/>
          </w:tcPr>
          <w:p w14:paraId="15B0C45E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0.000</w:t>
            </w:r>
          </w:p>
        </w:tc>
      </w:tr>
      <w:tr w:rsidR="00EB03E3" w:rsidRPr="00B1737D" w14:paraId="031A76A4" w14:textId="77777777" w:rsidTr="00DF1A99">
        <w:trPr>
          <w:trHeight w:val="242"/>
        </w:trPr>
        <w:tc>
          <w:tcPr>
            <w:tcW w:w="1148" w:type="dxa"/>
          </w:tcPr>
          <w:p w14:paraId="31E8F829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439" w:type="dxa"/>
          </w:tcPr>
          <w:p w14:paraId="51850E57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3.8</w:t>
            </w:r>
          </w:p>
        </w:tc>
        <w:tc>
          <w:tcPr>
            <w:tcW w:w="3210" w:type="dxa"/>
          </w:tcPr>
          <w:p w14:paraId="78840A73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7.655</w:t>
            </w:r>
          </w:p>
        </w:tc>
        <w:tc>
          <w:tcPr>
            <w:tcW w:w="2568" w:type="dxa"/>
          </w:tcPr>
          <w:p w14:paraId="7C91DEBA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8.227</w:t>
            </w:r>
          </w:p>
        </w:tc>
      </w:tr>
      <w:tr w:rsidR="00EB03E3" w:rsidRPr="00B1737D" w14:paraId="0E1C3E17" w14:textId="77777777" w:rsidTr="00DF1A99">
        <w:trPr>
          <w:trHeight w:val="242"/>
        </w:trPr>
        <w:tc>
          <w:tcPr>
            <w:tcW w:w="1148" w:type="dxa"/>
          </w:tcPr>
          <w:p w14:paraId="294628CD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439" w:type="dxa"/>
          </w:tcPr>
          <w:p w14:paraId="0398154C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3.8</w:t>
            </w:r>
          </w:p>
        </w:tc>
        <w:tc>
          <w:tcPr>
            <w:tcW w:w="3210" w:type="dxa"/>
          </w:tcPr>
          <w:p w14:paraId="7C75C066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9.635</w:t>
            </w:r>
          </w:p>
        </w:tc>
        <w:tc>
          <w:tcPr>
            <w:tcW w:w="2568" w:type="dxa"/>
          </w:tcPr>
          <w:p w14:paraId="4C63074F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9.823</w:t>
            </w:r>
          </w:p>
        </w:tc>
      </w:tr>
      <w:tr w:rsidR="00EB03E3" w:rsidRPr="00B1737D" w14:paraId="36DFB879" w14:textId="77777777" w:rsidTr="00DF1A99">
        <w:trPr>
          <w:trHeight w:val="242"/>
        </w:trPr>
        <w:tc>
          <w:tcPr>
            <w:tcW w:w="1148" w:type="dxa"/>
          </w:tcPr>
          <w:p w14:paraId="6C86AA68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439" w:type="dxa"/>
          </w:tcPr>
          <w:p w14:paraId="05443E83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3.7</w:t>
            </w:r>
          </w:p>
        </w:tc>
        <w:tc>
          <w:tcPr>
            <w:tcW w:w="3210" w:type="dxa"/>
          </w:tcPr>
          <w:p w14:paraId="261EDC44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9.181</w:t>
            </w:r>
          </w:p>
        </w:tc>
        <w:tc>
          <w:tcPr>
            <w:tcW w:w="2568" w:type="dxa"/>
          </w:tcPr>
          <w:p w14:paraId="08F4EAC8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9.338</w:t>
            </w:r>
          </w:p>
        </w:tc>
      </w:tr>
      <w:tr w:rsidR="00EB03E3" w:rsidRPr="00B1737D" w14:paraId="728D3391" w14:textId="77777777" w:rsidTr="00DF1A99">
        <w:trPr>
          <w:trHeight w:val="242"/>
        </w:trPr>
        <w:tc>
          <w:tcPr>
            <w:tcW w:w="1148" w:type="dxa"/>
          </w:tcPr>
          <w:p w14:paraId="3FB4CE2D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439" w:type="dxa"/>
          </w:tcPr>
          <w:p w14:paraId="1656747C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3.7</w:t>
            </w:r>
          </w:p>
        </w:tc>
        <w:tc>
          <w:tcPr>
            <w:tcW w:w="3210" w:type="dxa"/>
          </w:tcPr>
          <w:p w14:paraId="0DBF6E40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.536</w:t>
            </w:r>
          </w:p>
        </w:tc>
        <w:tc>
          <w:tcPr>
            <w:tcW w:w="2568" w:type="dxa"/>
          </w:tcPr>
          <w:p w14:paraId="03F53F62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.252</w:t>
            </w:r>
          </w:p>
        </w:tc>
      </w:tr>
      <w:tr w:rsidR="00EB03E3" w:rsidRPr="00B1737D" w14:paraId="07D647E9" w14:textId="77777777" w:rsidTr="00DF1A99">
        <w:trPr>
          <w:trHeight w:val="242"/>
        </w:trPr>
        <w:tc>
          <w:tcPr>
            <w:tcW w:w="1148" w:type="dxa"/>
          </w:tcPr>
          <w:p w14:paraId="2E003EE2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439" w:type="dxa"/>
          </w:tcPr>
          <w:p w14:paraId="5A792BA8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3.7</w:t>
            </w:r>
          </w:p>
        </w:tc>
        <w:tc>
          <w:tcPr>
            <w:tcW w:w="3210" w:type="dxa"/>
          </w:tcPr>
          <w:p w14:paraId="758CB7C6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8.470</w:t>
            </w:r>
          </w:p>
        </w:tc>
        <w:tc>
          <w:tcPr>
            <w:tcW w:w="2568" w:type="dxa"/>
          </w:tcPr>
          <w:p w14:paraId="32732EC7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9.004</w:t>
            </w:r>
          </w:p>
        </w:tc>
      </w:tr>
      <w:tr w:rsidR="00EB03E3" w:rsidRPr="00B1737D" w14:paraId="68324D4D" w14:textId="77777777" w:rsidTr="00DF1A99">
        <w:trPr>
          <w:trHeight w:val="242"/>
        </w:trPr>
        <w:tc>
          <w:tcPr>
            <w:tcW w:w="1148" w:type="dxa"/>
          </w:tcPr>
          <w:p w14:paraId="4291714A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2439" w:type="dxa"/>
          </w:tcPr>
          <w:p w14:paraId="60B3EDD6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3.7</w:t>
            </w:r>
          </w:p>
        </w:tc>
        <w:tc>
          <w:tcPr>
            <w:tcW w:w="3210" w:type="dxa"/>
          </w:tcPr>
          <w:p w14:paraId="71B80F4B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3.340</w:t>
            </w:r>
          </w:p>
        </w:tc>
        <w:tc>
          <w:tcPr>
            <w:tcW w:w="2568" w:type="dxa"/>
          </w:tcPr>
          <w:p w14:paraId="3D2FA74F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3.664</w:t>
            </w:r>
          </w:p>
        </w:tc>
      </w:tr>
      <w:tr w:rsidR="00EB03E3" w:rsidRPr="00B1737D" w14:paraId="4363AD4D" w14:textId="77777777" w:rsidTr="00DF1A99">
        <w:trPr>
          <w:trHeight w:val="242"/>
        </w:trPr>
        <w:tc>
          <w:tcPr>
            <w:tcW w:w="1148" w:type="dxa"/>
          </w:tcPr>
          <w:p w14:paraId="6CCC6760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439" w:type="dxa"/>
          </w:tcPr>
          <w:p w14:paraId="78A6B6FF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3.7</w:t>
            </w:r>
          </w:p>
        </w:tc>
        <w:tc>
          <w:tcPr>
            <w:tcW w:w="3210" w:type="dxa"/>
          </w:tcPr>
          <w:p w14:paraId="2EC74ED9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.769</w:t>
            </w:r>
          </w:p>
        </w:tc>
        <w:tc>
          <w:tcPr>
            <w:tcW w:w="2568" w:type="dxa"/>
          </w:tcPr>
          <w:p w14:paraId="2F289833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.937</w:t>
            </w:r>
          </w:p>
        </w:tc>
      </w:tr>
      <w:tr w:rsidR="00EB03E3" w:rsidRPr="00B1737D" w14:paraId="1427325A" w14:textId="77777777" w:rsidTr="00DF1A99">
        <w:trPr>
          <w:trHeight w:val="242"/>
        </w:trPr>
        <w:tc>
          <w:tcPr>
            <w:tcW w:w="1148" w:type="dxa"/>
          </w:tcPr>
          <w:p w14:paraId="61FC3578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2439" w:type="dxa"/>
          </w:tcPr>
          <w:p w14:paraId="239C15E9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3.7</w:t>
            </w:r>
          </w:p>
        </w:tc>
        <w:tc>
          <w:tcPr>
            <w:tcW w:w="3210" w:type="dxa"/>
          </w:tcPr>
          <w:p w14:paraId="360152E7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7.337</w:t>
            </w:r>
          </w:p>
        </w:tc>
        <w:tc>
          <w:tcPr>
            <w:tcW w:w="2568" w:type="dxa"/>
          </w:tcPr>
          <w:p w14:paraId="6BD637CA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7.538</w:t>
            </w:r>
          </w:p>
        </w:tc>
      </w:tr>
    </w:tbl>
    <w:p w14:paraId="3EC364D0" w14:textId="77777777" w:rsidR="00EB03E3" w:rsidRPr="00B1737D" w:rsidRDefault="00EB03E3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8FF494A" w14:textId="77777777" w:rsidR="00EB03E3" w:rsidRPr="00B1737D" w:rsidRDefault="00104863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lastRenderedPageBreak/>
        <w:t>B</w:t>
      </w:r>
      <w:r w:rsidR="00EB03E3" w:rsidRPr="00B1737D">
        <w:rPr>
          <w:rFonts w:ascii="Times New Roman" w:hAnsi="Times New Roman" w:cs="Times New Roman"/>
          <w:b/>
          <w:sz w:val="24"/>
          <w:szCs w:val="24"/>
        </w:rPr>
        <w:t>)</w:t>
      </w:r>
    </w:p>
    <w:tbl>
      <w:tblPr>
        <w:tblStyle w:val="TableGrid"/>
        <w:tblW w:w="9395" w:type="dxa"/>
        <w:tblLook w:val="04A0" w:firstRow="1" w:lastRow="0" w:firstColumn="1" w:lastColumn="0" w:noHBand="0" w:noVBand="1"/>
      </w:tblPr>
      <w:tblGrid>
        <w:gridCol w:w="1152"/>
        <w:gridCol w:w="2447"/>
        <w:gridCol w:w="3220"/>
        <w:gridCol w:w="2576"/>
      </w:tblGrid>
      <w:tr w:rsidR="00EB03E3" w:rsidRPr="00B1737D" w14:paraId="34892C7A" w14:textId="77777777" w:rsidTr="00DF1A99">
        <w:trPr>
          <w:trHeight w:val="483"/>
        </w:trPr>
        <w:tc>
          <w:tcPr>
            <w:tcW w:w="1152" w:type="dxa"/>
          </w:tcPr>
          <w:p w14:paraId="24AB91E6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S. No.</w:t>
            </w:r>
          </w:p>
        </w:tc>
        <w:tc>
          <w:tcPr>
            <w:tcW w:w="2447" w:type="dxa"/>
          </w:tcPr>
          <w:p w14:paraId="6508DB40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Affinity (kcal</w:t>
            </w:r>
            <w:r w:rsidR="00BF5DA9"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mol</w:t>
            </w:r>
            <w:r w:rsidRPr="00B1737D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-1</w:t>
            </w: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)</w:t>
            </w:r>
          </w:p>
        </w:tc>
        <w:tc>
          <w:tcPr>
            <w:tcW w:w="3220" w:type="dxa"/>
          </w:tcPr>
          <w:p w14:paraId="1FD01705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Distance from RMSD </w:t>
            </w:r>
            <w:proofErr w:type="spellStart"/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l.b</w:t>
            </w:r>
            <w:proofErr w:type="spellEnd"/>
          </w:p>
        </w:tc>
        <w:tc>
          <w:tcPr>
            <w:tcW w:w="2576" w:type="dxa"/>
          </w:tcPr>
          <w:p w14:paraId="0D0FDC75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Best mode RMSD </w:t>
            </w:r>
            <w:proofErr w:type="spellStart"/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u.b</w:t>
            </w:r>
            <w:proofErr w:type="spellEnd"/>
            <w:r w:rsidRPr="00B1737D">
              <w:rPr>
                <w:rFonts w:ascii="Times New Roman" w:hAnsi="Times New Roman" w:cs="Times New Roman"/>
                <w:b/>
                <w:sz w:val="24"/>
                <w:szCs w:val="24"/>
              </w:rPr>
              <w:t>.</w:t>
            </w:r>
          </w:p>
        </w:tc>
      </w:tr>
      <w:tr w:rsidR="00EB03E3" w:rsidRPr="00B1737D" w14:paraId="1943FAC4" w14:textId="77777777" w:rsidTr="00DF1A99">
        <w:trPr>
          <w:trHeight w:val="255"/>
        </w:trPr>
        <w:tc>
          <w:tcPr>
            <w:tcW w:w="1152" w:type="dxa"/>
          </w:tcPr>
          <w:p w14:paraId="0D7C1219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447" w:type="dxa"/>
          </w:tcPr>
          <w:p w14:paraId="6BCF1163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8.6</w:t>
            </w:r>
          </w:p>
        </w:tc>
        <w:tc>
          <w:tcPr>
            <w:tcW w:w="3220" w:type="dxa"/>
          </w:tcPr>
          <w:p w14:paraId="01DAE7AC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0.000      </w:t>
            </w:r>
          </w:p>
        </w:tc>
        <w:tc>
          <w:tcPr>
            <w:tcW w:w="2576" w:type="dxa"/>
          </w:tcPr>
          <w:p w14:paraId="45F669C1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0.000      </w:t>
            </w:r>
          </w:p>
        </w:tc>
      </w:tr>
      <w:tr w:rsidR="00EB03E3" w:rsidRPr="00B1737D" w14:paraId="66CB1482" w14:textId="77777777" w:rsidTr="00DF1A99">
        <w:trPr>
          <w:trHeight w:val="241"/>
        </w:trPr>
        <w:tc>
          <w:tcPr>
            <w:tcW w:w="1152" w:type="dxa"/>
          </w:tcPr>
          <w:p w14:paraId="5FF80007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447" w:type="dxa"/>
          </w:tcPr>
          <w:p w14:paraId="4825E9AE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8.5</w:t>
            </w:r>
          </w:p>
        </w:tc>
        <w:tc>
          <w:tcPr>
            <w:tcW w:w="3220" w:type="dxa"/>
          </w:tcPr>
          <w:p w14:paraId="71828995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1.969      </w:t>
            </w:r>
          </w:p>
        </w:tc>
        <w:tc>
          <w:tcPr>
            <w:tcW w:w="2576" w:type="dxa"/>
          </w:tcPr>
          <w:p w14:paraId="37E4FD02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.016</w:t>
            </w:r>
          </w:p>
        </w:tc>
      </w:tr>
      <w:tr w:rsidR="00EB03E3" w:rsidRPr="00B1737D" w14:paraId="36B31A25" w14:textId="77777777" w:rsidTr="00DF1A99">
        <w:trPr>
          <w:trHeight w:val="241"/>
        </w:trPr>
        <w:tc>
          <w:tcPr>
            <w:tcW w:w="1152" w:type="dxa"/>
          </w:tcPr>
          <w:p w14:paraId="17DEB6D1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447" w:type="dxa"/>
          </w:tcPr>
          <w:p w14:paraId="56181F81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7.9</w:t>
            </w:r>
          </w:p>
        </w:tc>
        <w:tc>
          <w:tcPr>
            <w:tcW w:w="3220" w:type="dxa"/>
          </w:tcPr>
          <w:p w14:paraId="767D7ED0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1.412      </w:t>
            </w:r>
          </w:p>
        </w:tc>
        <w:tc>
          <w:tcPr>
            <w:tcW w:w="2576" w:type="dxa"/>
          </w:tcPr>
          <w:p w14:paraId="4776E16E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.386</w:t>
            </w:r>
          </w:p>
        </w:tc>
      </w:tr>
      <w:tr w:rsidR="00EB03E3" w:rsidRPr="00B1737D" w14:paraId="0E6E85A0" w14:textId="77777777" w:rsidTr="00DF1A99">
        <w:trPr>
          <w:trHeight w:val="241"/>
        </w:trPr>
        <w:tc>
          <w:tcPr>
            <w:tcW w:w="1152" w:type="dxa"/>
          </w:tcPr>
          <w:p w14:paraId="0FFEC779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447" w:type="dxa"/>
          </w:tcPr>
          <w:p w14:paraId="3C37321E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7.8</w:t>
            </w:r>
          </w:p>
        </w:tc>
        <w:tc>
          <w:tcPr>
            <w:tcW w:w="3220" w:type="dxa"/>
          </w:tcPr>
          <w:p w14:paraId="2C8A757A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1.911      </w:t>
            </w:r>
          </w:p>
        </w:tc>
        <w:tc>
          <w:tcPr>
            <w:tcW w:w="2576" w:type="dxa"/>
          </w:tcPr>
          <w:p w14:paraId="56C99539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.367</w:t>
            </w:r>
          </w:p>
        </w:tc>
      </w:tr>
      <w:tr w:rsidR="00EB03E3" w:rsidRPr="00B1737D" w14:paraId="7D4EAA84" w14:textId="77777777" w:rsidTr="00DF1A99">
        <w:trPr>
          <w:trHeight w:val="241"/>
        </w:trPr>
        <w:tc>
          <w:tcPr>
            <w:tcW w:w="1152" w:type="dxa"/>
          </w:tcPr>
          <w:p w14:paraId="4108FD67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447" w:type="dxa"/>
          </w:tcPr>
          <w:p w14:paraId="10EE2DB1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7.4</w:t>
            </w:r>
          </w:p>
        </w:tc>
        <w:tc>
          <w:tcPr>
            <w:tcW w:w="3220" w:type="dxa"/>
          </w:tcPr>
          <w:p w14:paraId="1C5B878A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28.548     </w:t>
            </w:r>
          </w:p>
        </w:tc>
        <w:tc>
          <w:tcPr>
            <w:tcW w:w="2576" w:type="dxa"/>
          </w:tcPr>
          <w:p w14:paraId="7E6B815C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34.347</w:t>
            </w:r>
          </w:p>
        </w:tc>
      </w:tr>
      <w:tr w:rsidR="00EB03E3" w:rsidRPr="00B1737D" w14:paraId="40FC75D6" w14:textId="77777777" w:rsidTr="00DF1A99">
        <w:trPr>
          <w:trHeight w:val="241"/>
        </w:trPr>
        <w:tc>
          <w:tcPr>
            <w:tcW w:w="1152" w:type="dxa"/>
          </w:tcPr>
          <w:p w14:paraId="4DF09325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447" w:type="dxa"/>
          </w:tcPr>
          <w:p w14:paraId="2149E2C3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7.3</w:t>
            </w:r>
          </w:p>
        </w:tc>
        <w:tc>
          <w:tcPr>
            <w:tcW w:w="3220" w:type="dxa"/>
          </w:tcPr>
          <w:p w14:paraId="2A8D1108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18.965     </w:t>
            </w:r>
          </w:p>
        </w:tc>
        <w:tc>
          <w:tcPr>
            <w:tcW w:w="2576" w:type="dxa"/>
          </w:tcPr>
          <w:p w14:paraId="00D3309C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0.592</w:t>
            </w:r>
          </w:p>
        </w:tc>
      </w:tr>
      <w:tr w:rsidR="00EB03E3" w:rsidRPr="00B1737D" w14:paraId="64523813" w14:textId="77777777" w:rsidTr="00DF1A99">
        <w:trPr>
          <w:trHeight w:val="241"/>
        </w:trPr>
        <w:tc>
          <w:tcPr>
            <w:tcW w:w="1152" w:type="dxa"/>
          </w:tcPr>
          <w:p w14:paraId="3041702E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2447" w:type="dxa"/>
          </w:tcPr>
          <w:p w14:paraId="5979670E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7.2</w:t>
            </w:r>
          </w:p>
        </w:tc>
        <w:tc>
          <w:tcPr>
            <w:tcW w:w="3220" w:type="dxa"/>
          </w:tcPr>
          <w:p w14:paraId="217375D4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3.904      </w:t>
            </w:r>
          </w:p>
        </w:tc>
        <w:tc>
          <w:tcPr>
            <w:tcW w:w="2576" w:type="dxa"/>
          </w:tcPr>
          <w:p w14:paraId="657C1583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.049</w:t>
            </w:r>
          </w:p>
        </w:tc>
      </w:tr>
      <w:tr w:rsidR="00EB03E3" w:rsidRPr="00B1737D" w14:paraId="266B7F52" w14:textId="77777777" w:rsidTr="00DF1A99">
        <w:trPr>
          <w:trHeight w:val="241"/>
        </w:trPr>
        <w:tc>
          <w:tcPr>
            <w:tcW w:w="1152" w:type="dxa"/>
          </w:tcPr>
          <w:p w14:paraId="413E29E9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447" w:type="dxa"/>
          </w:tcPr>
          <w:p w14:paraId="08DAB6E6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7.0</w:t>
            </w:r>
          </w:p>
        </w:tc>
        <w:tc>
          <w:tcPr>
            <w:tcW w:w="3220" w:type="dxa"/>
          </w:tcPr>
          <w:p w14:paraId="49A75492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25.768     </w:t>
            </w:r>
          </w:p>
        </w:tc>
        <w:tc>
          <w:tcPr>
            <w:tcW w:w="2576" w:type="dxa"/>
          </w:tcPr>
          <w:p w14:paraId="336435AA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8.764</w:t>
            </w:r>
          </w:p>
        </w:tc>
      </w:tr>
      <w:tr w:rsidR="00EB03E3" w:rsidRPr="00B1737D" w14:paraId="77A0A938" w14:textId="77777777" w:rsidTr="00DF1A99">
        <w:trPr>
          <w:trHeight w:val="241"/>
        </w:trPr>
        <w:tc>
          <w:tcPr>
            <w:tcW w:w="1152" w:type="dxa"/>
          </w:tcPr>
          <w:p w14:paraId="050027FD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2447" w:type="dxa"/>
          </w:tcPr>
          <w:p w14:paraId="720AB50D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-7.0</w:t>
            </w:r>
          </w:p>
        </w:tc>
        <w:tc>
          <w:tcPr>
            <w:tcW w:w="3220" w:type="dxa"/>
          </w:tcPr>
          <w:p w14:paraId="1FD0B101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 xml:space="preserve">25.672     </w:t>
            </w:r>
          </w:p>
        </w:tc>
        <w:tc>
          <w:tcPr>
            <w:tcW w:w="2576" w:type="dxa"/>
          </w:tcPr>
          <w:p w14:paraId="242341D1" w14:textId="77777777" w:rsidR="00EB03E3" w:rsidRPr="00B1737D" w:rsidRDefault="00EB03E3" w:rsidP="00B1737D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1737D">
              <w:rPr>
                <w:rFonts w:ascii="Times New Roman" w:hAnsi="Times New Roman" w:cs="Times New Roman"/>
                <w:sz w:val="24"/>
                <w:szCs w:val="24"/>
              </w:rPr>
              <w:t>29.023</w:t>
            </w:r>
          </w:p>
        </w:tc>
      </w:tr>
    </w:tbl>
    <w:p w14:paraId="6988AF52" w14:textId="77777777" w:rsidR="00EB03E3" w:rsidRPr="00B1737D" w:rsidRDefault="00EB03E3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BBABEDF" w14:textId="77777777" w:rsidR="00C87FD9" w:rsidRPr="00B1737D" w:rsidRDefault="00AD06D7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Supplementary Methodology:</w:t>
      </w:r>
    </w:p>
    <w:p w14:paraId="063941F0" w14:textId="77777777" w:rsidR="00AD06D7" w:rsidRPr="00B1737D" w:rsidRDefault="00AD06D7" w:rsidP="00B1737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Identification &amp; drug susceptibility testing of clinical isolates:</w:t>
      </w:r>
      <w:r w:rsidRPr="00B1737D">
        <w:rPr>
          <w:rFonts w:ascii="Times New Roman" w:hAnsi="Times New Roman" w:cs="Times New Roman"/>
          <w:sz w:val="24"/>
          <w:szCs w:val="24"/>
        </w:rPr>
        <w:t xml:space="preserve"> Initially, clinical isolates were identified by conventional phenotypic assays such as colony color on Hi-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Crome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 </w:t>
      </w:r>
      <w:r w:rsidRPr="00B1737D">
        <w:rPr>
          <w:rFonts w:ascii="Times New Roman" w:hAnsi="Times New Roman" w:cs="Times New Roman"/>
          <w:i/>
          <w:sz w:val="24"/>
          <w:szCs w:val="24"/>
        </w:rPr>
        <w:t>Candida</w:t>
      </w:r>
      <w:r w:rsidRPr="00B1737D">
        <w:rPr>
          <w:rFonts w:ascii="Times New Roman" w:hAnsi="Times New Roman" w:cs="Times New Roman"/>
          <w:sz w:val="24"/>
          <w:szCs w:val="24"/>
        </w:rPr>
        <w:t xml:space="preserve"> agar and cornmeal agar (CMA) and 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Vitek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 2 compact (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bioMe'rieux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, Inc., France). Preliminary antifungal susceptibility testing of clinical isolates was done by 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Vitek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 2 compact (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bioMe'rieux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>, Inc., France) and by minimum inhibitory concentration (MIC</w:t>
      </w:r>
      <w:r w:rsidRPr="00B1737D">
        <w:rPr>
          <w:rFonts w:ascii="Times New Roman" w:hAnsi="Times New Roman" w:cs="Times New Roman"/>
          <w:sz w:val="24"/>
          <w:szCs w:val="24"/>
          <w:vertAlign w:val="subscript"/>
        </w:rPr>
        <w:t>80</w:t>
      </w:r>
      <w:r w:rsidRPr="00B1737D">
        <w:rPr>
          <w:rFonts w:ascii="Times New Roman" w:hAnsi="Times New Roman" w:cs="Times New Roman"/>
          <w:sz w:val="24"/>
          <w:szCs w:val="24"/>
        </w:rPr>
        <w:t xml:space="preserve">) determinations </w:t>
      </w:r>
      <w:r w:rsidRPr="00B1737D">
        <w:rPr>
          <w:rFonts w:ascii="Times New Roman" w:hAnsi="Times New Roman" w:cs="Times New Roman"/>
          <w:sz w:val="24"/>
          <w:szCs w:val="24"/>
        </w:rPr>
        <w:fldChar w:fldCharType="begin"/>
      </w:r>
      <w:r w:rsidR="00245993" w:rsidRPr="00B1737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ah&lt;/Author&gt;&lt;Year&gt;2015&lt;/Year&gt;&lt;RecNum&gt;632&lt;/RecNum&gt;&lt;DisplayText&gt;[1]&lt;/DisplayText&gt;&lt;record&gt;&lt;rec-number&gt;632&lt;/rec-number&gt;&lt;foreign-keys&gt;&lt;key app="EN" db-id="w52f55a0mz0xxgete05pxsvor50ssxd5favt" timestamp="1644664136"&gt;632&lt;/key&gt;&lt;/foreign-keys&gt;&lt;ref-type name="Journal Article"&gt;17&lt;/ref-type&gt;&lt;contributors&gt;&lt;authors&gt;&lt;author&gt;Shah, Abdul Haseeb&lt;/author&gt;&lt;author&gt;Rawal, Manpreet Kaur&lt;/author&gt;&lt;author&gt;Dhamgaye, Sanjiveeni&lt;/author&gt;&lt;author&gt;Komath, Sneha Sudha&lt;/author&gt;&lt;author&gt;Saxena, Ajay Kumar&lt;/author&gt;&lt;author&gt;Prasad, Rajendra&lt;/author&gt;&lt;/authors&gt;&lt;/contributors&gt;&lt;titles&gt;&lt;title&gt;Mutational analysis of intracellular loops identify cross talk with nucleotide binding domains of yeast ABC transporter Cdr1p&lt;/title&gt;&lt;secondary-title&gt;Scientific reports&lt;/secondary-title&gt;&lt;/titles&gt;&lt;periodical&gt;&lt;full-title&gt;Scientific reports&lt;/full-title&gt;&lt;/periodical&gt;&lt;pages&gt;1-17&lt;/pages&gt;&lt;volume&gt;5&lt;/volume&gt;&lt;number&gt;1&lt;/number&gt;&lt;dates&gt;&lt;year&gt;2015&lt;/year&gt;&lt;/dates&gt;&lt;publisher&gt;Nature Publishing Group&lt;/publisher&gt;&lt;isbn&gt;2045-2322&lt;/isbn&gt;&lt;urls&gt;&lt;/urls&gt;&lt;/record&gt;&lt;/Cite&gt;&lt;/EndNote&gt;</w:instrText>
      </w:r>
      <w:r w:rsidRPr="00B1737D">
        <w:rPr>
          <w:rFonts w:ascii="Times New Roman" w:hAnsi="Times New Roman" w:cs="Times New Roman"/>
          <w:sz w:val="24"/>
          <w:szCs w:val="24"/>
        </w:rPr>
        <w:fldChar w:fldCharType="separate"/>
      </w:r>
      <w:r w:rsidR="00245993" w:rsidRPr="00B1737D">
        <w:rPr>
          <w:rFonts w:ascii="Times New Roman" w:hAnsi="Times New Roman" w:cs="Times New Roman"/>
          <w:noProof/>
          <w:sz w:val="24"/>
          <w:szCs w:val="24"/>
        </w:rPr>
        <w:t>[1]</w:t>
      </w:r>
      <w:r w:rsidRPr="00B1737D">
        <w:rPr>
          <w:rFonts w:ascii="Times New Roman" w:hAnsi="Times New Roman" w:cs="Times New Roman"/>
          <w:sz w:val="24"/>
          <w:szCs w:val="24"/>
        </w:rPr>
        <w:fldChar w:fldCharType="end"/>
      </w:r>
      <w:r w:rsidRPr="00B1737D">
        <w:rPr>
          <w:rFonts w:ascii="Times New Roman" w:hAnsi="Times New Roman" w:cs="Times New Roman"/>
          <w:sz w:val="24"/>
          <w:szCs w:val="24"/>
        </w:rPr>
        <w:t>.</w:t>
      </w:r>
    </w:p>
    <w:p w14:paraId="5DA34E41" w14:textId="77777777" w:rsidR="00AD06D7" w:rsidRPr="00B1737D" w:rsidRDefault="00AD06D7" w:rsidP="00B1737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Molecular identification of clinical isolates:</w:t>
      </w:r>
      <w:r w:rsidRPr="00B1737D">
        <w:rPr>
          <w:rFonts w:ascii="Times New Roman" w:hAnsi="Times New Roman" w:cs="Times New Roman"/>
          <w:sz w:val="24"/>
          <w:szCs w:val="24"/>
        </w:rPr>
        <w:t xml:space="preserve"> The drug-resistant isolates obtained by preliminary drug susceptibility testing were further identified by the 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HiCandida</w:t>
      </w:r>
      <w:r w:rsidRPr="00B1737D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 identification kit, procured from </w:t>
      </w:r>
      <w:proofErr w:type="spellStart"/>
      <w:r w:rsidRPr="00B1737D">
        <w:rPr>
          <w:rFonts w:ascii="Times New Roman" w:hAnsi="Times New Roman" w:cs="Times New Roman"/>
          <w:sz w:val="24"/>
          <w:szCs w:val="24"/>
        </w:rPr>
        <w:t>HiMedia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 (KB006) and molecular identification of </w:t>
      </w:r>
      <w:r w:rsidRPr="00B1737D">
        <w:rPr>
          <w:rFonts w:ascii="Times New Roman" w:hAnsi="Times New Roman" w:cs="Times New Roman"/>
          <w:i/>
          <w:sz w:val="24"/>
          <w:szCs w:val="24"/>
        </w:rPr>
        <w:t>Candida</w:t>
      </w:r>
      <w:r w:rsidRPr="00B1737D">
        <w:rPr>
          <w:rFonts w:ascii="Times New Roman" w:hAnsi="Times New Roman" w:cs="Times New Roman"/>
          <w:sz w:val="24"/>
          <w:szCs w:val="24"/>
        </w:rPr>
        <w:t xml:space="preserve"> species was performed by polymerase chain reaction-based restriction fragment length polymorphism (RFLP) of amplicons. </w:t>
      </w:r>
      <w:r w:rsidRPr="00B1737D">
        <w:rPr>
          <w:rFonts w:ascii="Times New Roman" w:hAnsi="Times New Roman" w:cs="Times New Roman"/>
          <w:sz w:val="24"/>
          <w:szCs w:val="24"/>
        </w:rPr>
        <w:lastRenderedPageBreak/>
        <w:t>For kit-based identification, one kit was used for each strain. Briefly, 50 µl of the cells (OD</w:t>
      </w:r>
      <w:r w:rsidRPr="00B1737D">
        <w:rPr>
          <w:rFonts w:ascii="Times New Roman" w:hAnsi="Times New Roman" w:cs="Times New Roman"/>
          <w:sz w:val="24"/>
          <w:szCs w:val="24"/>
          <w:vertAlign w:val="subscript"/>
        </w:rPr>
        <w:t>630</w:t>
      </w:r>
      <w:r w:rsidRPr="00B1737D">
        <w:rPr>
          <w:rFonts w:ascii="Times New Roman" w:hAnsi="Times New Roman" w:cs="Times New Roman"/>
          <w:sz w:val="24"/>
          <w:szCs w:val="24"/>
        </w:rPr>
        <w:t xml:space="preserve">= 0.5) of each strain were poured into all the 12 wells of the kit and the color change of wells was monitored according to the manufacturer's instructions. For PCR-RFLP-based molecular identification, the phenol-chloroform-based method was used to isolate </w:t>
      </w:r>
      <w:r w:rsidR="00BF5DA9" w:rsidRPr="00B1737D">
        <w:rPr>
          <w:rFonts w:ascii="Times New Roman" w:hAnsi="Times New Roman" w:cs="Times New Roman"/>
          <w:sz w:val="24"/>
          <w:szCs w:val="24"/>
        </w:rPr>
        <w:t xml:space="preserve">the </w:t>
      </w:r>
      <w:r w:rsidRPr="00B1737D">
        <w:rPr>
          <w:rFonts w:ascii="Times New Roman" w:hAnsi="Times New Roman" w:cs="Times New Roman"/>
          <w:sz w:val="24"/>
          <w:szCs w:val="24"/>
        </w:rPr>
        <w:t xml:space="preserve">genomic DNA of drug-resistant and control strains (reference strains). PCR amplification of internal transcribed spacer 1 (ITS1)-5.8S-ITS4 rDNA regions was achieved by thermocycler using the ITS1 (forward, 5'-TCC GTA GGT GAA CCT GCG G-3') and ITS4 (reverse, 5'TCC TCC GCT TAT TGA TAT GC-3') primer pairs. The size of PCR- and digestion products of RFLP (using </w:t>
      </w:r>
      <w:proofErr w:type="spellStart"/>
      <w:r w:rsidRPr="00B1737D">
        <w:rPr>
          <w:rFonts w:ascii="Times New Roman" w:hAnsi="Times New Roman" w:cs="Times New Roman"/>
          <w:i/>
          <w:sz w:val="24"/>
          <w:szCs w:val="24"/>
        </w:rPr>
        <w:t>Msp</w:t>
      </w:r>
      <w:r w:rsidRPr="00B1737D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1737D">
        <w:rPr>
          <w:rFonts w:ascii="Times New Roman" w:hAnsi="Times New Roman" w:cs="Times New Roman"/>
          <w:sz w:val="24"/>
          <w:szCs w:val="24"/>
        </w:rPr>
        <w:t xml:space="preserve"> enzyme) was determined by comparison with two different DNA ladders </w:t>
      </w:r>
      <w:r w:rsidRPr="00B1737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JoZW5kaTwvQXV0aG9yPjxZZWFyPjIwMDY8L1llYXI+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</w:fldData>
        </w:fldChar>
      </w:r>
      <w:r w:rsidR="00245993" w:rsidRPr="00B1737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45993" w:rsidRPr="00B1737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XJoZW5kaTwvQXV0aG9yPjxZZWFyPjIwMDY8L1llYXI+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</w:fldData>
        </w:fldChar>
      </w:r>
      <w:r w:rsidR="00245993" w:rsidRPr="00B1737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45993" w:rsidRPr="00B1737D">
        <w:rPr>
          <w:rFonts w:ascii="Times New Roman" w:hAnsi="Times New Roman" w:cs="Times New Roman"/>
          <w:sz w:val="24"/>
          <w:szCs w:val="24"/>
        </w:rPr>
      </w:r>
      <w:r w:rsidR="00245993" w:rsidRPr="00B1737D">
        <w:rPr>
          <w:rFonts w:ascii="Times New Roman" w:hAnsi="Times New Roman" w:cs="Times New Roman"/>
          <w:sz w:val="24"/>
          <w:szCs w:val="24"/>
        </w:rPr>
        <w:fldChar w:fldCharType="end"/>
      </w:r>
      <w:r w:rsidRPr="00B1737D">
        <w:rPr>
          <w:rFonts w:ascii="Times New Roman" w:hAnsi="Times New Roman" w:cs="Times New Roman"/>
          <w:sz w:val="24"/>
          <w:szCs w:val="24"/>
        </w:rPr>
      </w:r>
      <w:r w:rsidRPr="00B1737D">
        <w:rPr>
          <w:rFonts w:ascii="Times New Roman" w:hAnsi="Times New Roman" w:cs="Times New Roman"/>
          <w:sz w:val="24"/>
          <w:szCs w:val="24"/>
        </w:rPr>
        <w:fldChar w:fldCharType="separate"/>
      </w:r>
      <w:r w:rsidR="00245993" w:rsidRPr="00B1737D">
        <w:rPr>
          <w:rFonts w:ascii="Times New Roman" w:hAnsi="Times New Roman" w:cs="Times New Roman"/>
          <w:noProof/>
          <w:sz w:val="24"/>
          <w:szCs w:val="24"/>
        </w:rPr>
        <w:t>[2, 3]</w:t>
      </w:r>
      <w:r w:rsidRPr="00B1737D">
        <w:rPr>
          <w:rFonts w:ascii="Times New Roman" w:hAnsi="Times New Roman" w:cs="Times New Roman"/>
          <w:sz w:val="24"/>
          <w:szCs w:val="24"/>
        </w:rPr>
        <w:fldChar w:fldCharType="end"/>
      </w:r>
      <w:r w:rsidRPr="00B1737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CFE0B0C" w14:textId="77777777" w:rsidR="00AD06D7" w:rsidRPr="00B1737D" w:rsidRDefault="00AD06D7" w:rsidP="00B1737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b/>
          <w:iCs/>
          <w:sz w:val="24"/>
          <w:szCs w:val="24"/>
        </w:rPr>
        <w:t>Growth curve analysis:</w:t>
      </w:r>
      <w:r w:rsidRPr="00B1737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B1737D">
        <w:rPr>
          <w:rFonts w:ascii="Times New Roman" w:hAnsi="Times New Roman" w:cs="Times New Roman"/>
          <w:sz w:val="24"/>
          <w:szCs w:val="24"/>
        </w:rPr>
        <w:t>An overnight primary culture was incubated with constant shaking at 30</w:t>
      </w:r>
      <w:r w:rsidRPr="00B1737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B1737D">
        <w:rPr>
          <w:rFonts w:ascii="Times New Roman" w:hAnsi="Times New Roman" w:cs="Times New Roman"/>
          <w:sz w:val="24"/>
          <w:szCs w:val="24"/>
        </w:rPr>
        <w:t>C. Secondary culture, 1x10</w:t>
      </w:r>
      <w:r w:rsidRPr="00B1737D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B1737D">
        <w:rPr>
          <w:rFonts w:ascii="Times New Roman" w:hAnsi="Times New Roman" w:cs="Times New Roman"/>
          <w:sz w:val="24"/>
          <w:szCs w:val="24"/>
        </w:rPr>
        <w:t xml:space="preserve"> cells/ml (OD</w:t>
      </w:r>
      <w:r w:rsidRPr="00B1737D">
        <w:rPr>
          <w:rFonts w:ascii="Times New Roman" w:hAnsi="Times New Roman" w:cs="Times New Roman"/>
          <w:sz w:val="24"/>
          <w:szCs w:val="24"/>
          <w:vertAlign w:val="subscript"/>
        </w:rPr>
        <w:t xml:space="preserve">600 </w:t>
      </w:r>
      <w:r w:rsidRPr="00B1737D">
        <w:rPr>
          <w:rFonts w:ascii="Times New Roman" w:hAnsi="Times New Roman" w:cs="Times New Roman"/>
          <w:sz w:val="24"/>
          <w:szCs w:val="24"/>
        </w:rPr>
        <w:t>=0.1) was set up in conical flasks in 50 ml culture media. The growth was calculated by measuring OD</w:t>
      </w:r>
      <w:r w:rsidRPr="00B1737D">
        <w:rPr>
          <w:rFonts w:ascii="Times New Roman" w:hAnsi="Times New Roman" w:cs="Times New Roman"/>
          <w:sz w:val="24"/>
          <w:szCs w:val="24"/>
          <w:vertAlign w:val="subscript"/>
        </w:rPr>
        <w:t>600</w:t>
      </w:r>
      <w:r w:rsidRPr="00B1737D">
        <w:rPr>
          <w:rFonts w:ascii="Times New Roman" w:hAnsi="Times New Roman" w:cs="Times New Roman"/>
          <w:sz w:val="24"/>
          <w:szCs w:val="24"/>
        </w:rPr>
        <w:t xml:space="preserve"> at different time points.</w:t>
      </w:r>
    </w:p>
    <w:p w14:paraId="18FAB9BB" w14:textId="77777777" w:rsidR="00245993" w:rsidRPr="00B1737D" w:rsidRDefault="00AD06D7" w:rsidP="00B1737D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737D">
        <w:rPr>
          <w:rFonts w:ascii="Times New Roman" w:hAnsi="Times New Roman" w:cs="Times New Roman"/>
          <w:b/>
          <w:sz w:val="24"/>
          <w:szCs w:val="24"/>
        </w:rPr>
        <w:t>References:</w:t>
      </w:r>
    </w:p>
    <w:p w14:paraId="65B403C3" w14:textId="77777777" w:rsidR="00245993" w:rsidRPr="00B1737D" w:rsidRDefault="00245993" w:rsidP="00B1737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sz w:val="24"/>
          <w:szCs w:val="24"/>
        </w:rPr>
        <w:fldChar w:fldCharType="begin"/>
      </w:r>
      <w:r w:rsidRPr="00B1737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1737D">
        <w:rPr>
          <w:rFonts w:ascii="Times New Roman" w:hAnsi="Times New Roman" w:cs="Times New Roman"/>
          <w:sz w:val="24"/>
          <w:szCs w:val="24"/>
        </w:rPr>
        <w:fldChar w:fldCharType="separate"/>
      </w:r>
      <w:r w:rsidRPr="00B1737D">
        <w:rPr>
          <w:rFonts w:ascii="Times New Roman" w:hAnsi="Times New Roman" w:cs="Times New Roman"/>
          <w:sz w:val="24"/>
          <w:szCs w:val="24"/>
        </w:rPr>
        <w:t>1.</w:t>
      </w:r>
      <w:r w:rsidRPr="00B1737D">
        <w:rPr>
          <w:rFonts w:ascii="Times New Roman" w:hAnsi="Times New Roman" w:cs="Times New Roman"/>
          <w:sz w:val="24"/>
          <w:szCs w:val="24"/>
        </w:rPr>
        <w:tab/>
        <w:t xml:space="preserve">Shah, A.H., et al., </w:t>
      </w:r>
      <w:r w:rsidRPr="00B1737D">
        <w:rPr>
          <w:rFonts w:ascii="Times New Roman" w:hAnsi="Times New Roman" w:cs="Times New Roman"/>
          <w:i/>
          <w:sz w:val="24"/>
          <w:szCs w:val="24"/>
        </w:rPr>
        <w:t>Mutational analysis of intracellular loops identify cross talk with nucleotide binding domains of yeast ABC transporter Cdr1p.</w:t>
      </w:r>
      <w:r w:rsidRPr="00B1737D">
        <w:rPr>
          <w:rFonts w:ascii="Times New Roman" w:hAnsi="Times New Roman" w:cs="Times New Roman"/>
          <w:sz w:val="24"/>
          <w:szCs w:val="24"/>
        </w:rPr>
        <w:t xml:space="preserve"> Scientific reports, 2015. </w:t>
      </w:r>
      <w:r w:rsidRPr="00B1737D">
        <w:rPr>
          <w:rFonts w:ascii="Times New Roman" w:hAnsi="Times New Roman" w:cs="Times New Roman"/>
          <w:b/>
          <w:sz w:val="24"/>
          <w:szCs w:val="24"/>
        </w:rPr>
        <w:t>5</w:t>
      </w:r>
      <w:r w:rsidRPr="00B1737D">
        <w:rPr>
          <w:rFonts w:ascii="Times New Roman" w:hAnsi="Times New Roman" w:cs="Times New Roman"/>
          <w:sz w:val="24"/>
          <w:szCs w:val="24"/>
        </w:rPr>
        <w:t>(1): p. 1-17.</w:t>
      </w:r>
    </w:p>
    <w:p w14:paraId="46013EF5" w14:textId="77777777" w:rsidR="00245993" w:rsidRPr="00B1737D" w:rsidRDefault="00245993" w:rsidP="00B1737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sz w:val="24"/>
          <w:szCs w:val="24"/>
        </w:rPr>
        <w:t>2.</w:t>
      </w:r>
      <w:r w:rsidRPr="00B1737D">
        <w:rPr>
          <w:rFonts w:ascii="Times New Roman" w:hAnsi="Times New Roman" w:cs="Times New Roman"/>
          <w:sz w:val="24"/>
          <w:szCs w:val="24"/>
        </w:rPr>
        <w:tab/>
        <w:t xml:space="preserve">Mirhendi, H., et al., </w:t>
      </w:r>
      <w:r w:rsidRPr="00B1737D">
        <w:rPr>
          <w:rFonts w:ascii="Times New Roman" w:hAnsi="Times New Roman" w:cs="Times New Roman"/>
          <w:i/>
          <w:sz w:val="24"/>
          <w:szCs w:val="24"/>
        </w:rPr>
        <w:t>A one-enzyme PCR-RFLP assay for identification of six medically important Candida species.</w:t>
      </w:r>
      <w:r w:rsidRPr="00B1737D">
        <w:rPr>
          <w:rFonts w:ascii="Times New Roman" w:hAnsi="Times New Roman" w:cs="Times New Roman"/>
          <w:sz w:val="24"/>
          <w:szCs w:val="24"/>
        </w:rPr>
        <w:t xml:space="preserve"> Nippon Ishinkin Gakkai Zasshi, 2006. </w:t>
      </w:r>
      <w:r w:rsidRPr="00B1737D">
        <w:rPr>
          <w:rFonts w:ascii="Times New Roman" w:hAnsi="Times New Roman" w:cs="Times New Roman"/>
          <w:b/>
          <w:sz w:val="24"/>
          <w:szCs w:val="24"/>
        </w:rPr>
        <w:t>47</w:t>
      </w:r>
      <w:r w:rsidRPr="00B1737D">
        <w:rPr>
          <w:rFonts w:ascii="Times New Roman" w:hAnsi="Times New Roman" w:cs="Times New Roman"/>
          <w:sz w:val="24"/>
          <w:szCs w:val="24"/>
        </w:rPr>
        <w:t>(3): p. 225-229.</w:t>
      </w:r>
    </w:p>
    <w:p w14:paraId="38D92528" w14:textId="77777777" w:rsidR="008D7877" w:rsidRPr="00B1737D" w:rsidRDefault="00245993" w:rsidP="00B1737D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1737D">
        <w:rPr>
          <w:rFonts w:ascii="Times New Roman" w:hAnsi="Times New Roman" w:cs="Times New Roman"/>
          <w:sz w:val="24"/>
          <w:szCs w:val="24"/>
        </w:rPr>
        <w:t>3.</w:t>
      </w:r>
      <w:r w:rsidRPr="00B1737D">
        <w:rPr>
          <w:rFonts w:ascii="Times New Roman" w:hAnsi="Times New Roman" w:cs="Times New Roman"/>
          <w:sz w:val="24"/>
          <w:szCs w:val="24"/>
        </w:rPr>
        <w:tab/>
        <w:t xml:space="preserve">Fatima, A., et al., </w:t>
      </w:r>
      <w:r w:rsidRPr="00B1737D">
        <w:rPr>
          <w:rFonts w:ascii="Times New Roman" w:hAnsi="Times New Roman" w:cs="Times New Roman"/>
          <w:i/>
          <w:sz w:val="24"/>
          <w:szCs w:val="24"/>
        </w:rPr>
        <w:t>Molecular identification of Candida species isolated from cases of neonatal candidemia using polymerase chain reaction-restriction fragment length polymorphism in a tertiary care hospital.</w:t>
      </w:r>
      <w:r w:rsidRPr="00B1737D">
        <w:rPr>
          <w:rFonts w:ascii="Times New Roman" w:hAnsi="Times New Roman" w:cs="Times New Roman"/>
          <w:sz w:val="24"/>
          <w:szCs w:val="24"/>
        </w:rPr>
        <w:t xml:space="preserve"> Indian Journal of Pathology and Microbiology, 2017. </w:t>
      </w:r>
      <w:r w:rsidRPr="00B1737D">
        <w:rPr>
          <w:rFonts w:ascii="Times New Roman" w:hAnsi="Times New Roman" w:cs="Times New Roman"/>
          <w:b/>
          <w:sz w:val="24"/>
          <w:szCs w:val="24"/>
        </w:rPr>
        <w:t>60</w:t>
      </w:r>
      <w:r w:rsidRPr="00B1737D">
        <w:rPr>
          <w:rFonts w:ascii="Times New Roman" w:hAnsi="Times New Roman" w:cs="Times New Roman"/>
          <w:sz w:val="24"/>
          <w:szCs w:val="24"/>
        </w:rPr>
        <w:t>(1): p. 61.</w:t>
      </w:r>
      <w:r w:rsidRPr="00B1737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D7877" w:rsidRPr="00B1737D" w:rsidSect="0017307E">
      <w:footerReference w:type="default" r:id="rId14"/>
      <w:footnotePr>
        <w:numFmt w:val="chicago"/>
      </w:footnotePr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6A7C6D" w14:textId="77777777" w:rsidR="00267866" w:rsidRDefault="00267866" w:rsidP="00C87FD9">
      <w:pPr>
        <w:spacing w:after="0" w:line="240" w:lineRule="auto"/>
      </w:pPr>
      <w:r>
        <w:separator/>
      </w:r>
    </w:p>
  </w:endnote>
  <w:endnote w:type="continuationSeparator" w:id="0">
    <w:p w14:paraId="7C746DE2" w14:textId="77777777" w:rsidR="00267866" w:rsidRDefault="00267866" w:rsidP="00C87F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988580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41AAC4" w14:textId="77777777" w:rsidR="00B1737D" w:rsidRDefault="00B1737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375E2"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4040EFBA" w14:textId="77777777" w:rsidR="00B1737D" w:rsidRDefault="00B1737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427281" w14:textId="77777777" w:rsidR="00267866" w:rsidRDefault="00267866" w:rsidP="00C87FD9">
      <w:pPr>
        <w:spacing w:after="0" w:line="240" w:lineRule="auto"/>
      </w:pPr>
      <w:r>
        <w:separator/>
      </w:r>
    </w:p>
  </w:footnote>
  <w:footnote w:type="continuationSeparator" w:id="0">
    <w:p w14:paraId="72869421" w14:textId="77777777" w:rsidR="00267866" w:rsidRDefault="00267866" w:rsidP="00C87FD9">
      <w:pPr>
        <w:spacing w:after="0" w:line="240" w:lineRule="auto"/>
      </w:pPr>
      <w:r>
        <w:continuationSeparator/>
      </w:r>
    </w:p>
  </w:footnote>
  <w:footnote w:id="1">
    <w:p w14:paraId="57A06C32" w14:textId="77777777" w:rsidR="007375E2" w:rsidRDefault="007375E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9865FC">
        <w:rPr>
          <w:rFonts w:ascii="Times New Roman" w:hAnsi="Times New Roman" w:cs="Times New Roman"/>
          <w:sz w:val="24"/>
          <w:szCs w:val="24"/>
        </w:rPr>
        <w:t>Current address: Centre for Advanced Biotechnology and Medicine, Rutgers Robert wood Johnson Medical School, New Jersey, USA, 08854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7E49D4"/>
    <w:multiLevelType w:val="hybridMultilevel"/>
    <w:tmpl w:val="822A2A14"/>
    <w:lvl w:ilvl="0" w:tplc="E6D2A2E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7806897"/>
    <w:multiLevelType w:val="hybridMultilevel"/>
    <w:tmpl w:val="6CFA153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26951BB"/>
    <w:multiLevelType w:val="hybridMultilevel"/>
    <w:tmpl w:val="25FE0988"/>
    <w:lvl w:ilvl="0" w:tplc="3DAC59D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89F58A3"/>
    <w:multiLevelType w:val="hybridMultilevel"/>
    <w:tmpl w:val="75081EA6"/>
    <w:lvl w:ilvl="0" w:tplc="CA1E835A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049138651">
    <w:abstractNumId w:val="3"/>
  </w:num>
  <w:num w:numId="2" w16cid:durableId="1099912268">
    <w:abstractNumId w:val="0"/>
  </w:num>
  <w:num w:numId="3" w16cid:durableId="975767033">
    <w:abstractNumId w:val="1"/>
  </w:num>
  <w:num w:numId="4" w16cid:durableId="42389004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4"/>
  <w:proofState w:spelling="clean" w:grammar="clean"/>
  <w:trackRevisions/>
  <w:defaultTabStop w:val="720"/>
  <w:characterSpacingControl w:val="doNotCompress"/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UzNjU1tLA0MDEzNjFQ0lEKTi0uzszPAykwNKgFAEtUJ3ktAAAA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2f55a0mz0xxgete05pxsvor50ssxd5favt&quot;&gt;My EndNote Library&lt;record-ids&gt;&lt;item&gt;624&lt;/item&gt;&lt;item&gt;625&lt;/item&gt;&lt;item&gt;632&lt;/item&gt;&lt;/record-ids&gt;&lt;/item&gt;&lt;/Libraries&gt;"/>
  </w:docVars>
  <w:rsids>
    <w:rsidRoot w:val="00C87FD9"/>
    <w:rsid w:val="00043D8E"/>
    <w:rsid w:val="00076756"/>
    <w:rsid w:val="0009414D"/>
    <w:rsid w:val="000A0F93"/>
    <w:rsid w:val="000D4E0C"/>
    <w:rsid w:val="00104863"/>
    <w:rsid w:val="00120C4D"/>
    <w:rsid w:val="00144B52"/>
    <w:rsid w:val="0017307E"/>
    <w:rsid w:val="00181C2F"/>
    <w:rsid w:val="001C5931"/>
    <w:rsid w:val="001F4A6E"/>
    <w:rsid w:val="002420BC"/>
    <w:rsid w:val="00245993"/>
    <w:rsid w:val="00267866"/>
    <w:rsid w:val="00272214"/>
    <w:rsid w:val="00373D1E"/>
    <w:rsid w:val="00386B61"/>
    <w:rsid w:val="003F5A8B"/>
    <w:rsid w:val="00410EB0"/>
    <w:rsid w:val="00441983"/>
    <w:rsid w:val="00446340"/>
    <w:rsid w:val="00473249"/>
    <w:rsid w:val="00505E89"/>
    <w:rsid w:val="005102A7"/>
    <w:rsid w:val="00516143"/>
    <w:rsid w:val="00517E8C"/>
    <w:rsid w:val="00543FA1"/>
    <w:rsid w:val="00565352"/>
    <w:rsid w:val="00577981"/>
    <w:rsid w:val="005856EF"/>
    <w:rsid w:val="005A11F8"/>
    <w:rsid w:val="005A7C10"/>
    <w:rsid w:val="005B3DF5"/>
    <w:rsid w:val="005C7481"/>
    <w:rsid w:val="005D7004"/>
    <w:rsid w:val="005E69ED"/>
    <w:rsid w:val="006104AE"/>
    <w:rsid w:val="0067392A"/>
    <w:rsid w:val="00685AEC"/>
    <w:rsid w:val="00701D12"/>
    <w:rsid w:val="007375E2"/>
    <w:rsid w:val="00777894"/>
    <w:rsid w:val="007A7C4B"/>
    <w:rsid w:val="007B112D"/>
    <w:rsid w:val="007F5BFF"/>
    <w:rsid w:val="00814387"/>
    <w:rsid w:val="00817D8C"/>
    <w:rsid w:val="0083316A"/>
    <w:rsid w:val="00837191"/>
    <w:rsid w:val="00853CFC"/>
    <w:rsid w:val="008775BA"/>
    <w:rsid w:val="00881D88"/>
    <w:rsid w:val="00895554"/>
    <w:rsid w:val="008A48AA"/>
    <w:rsid w:val="008D6A87"/>
    <w:rsid w:val="008D7877"/>
    <w:rsid w:val="009103B9"/>
    <w:rsid w:val="00913ADA"/>
    <w:rsid w:val="00914E74"/>
    <w:rsid w:val="00932E55"/>
    <w:rsid w:val="0096015F"/>
    <w:rsid w:val="0098548D"/>
    <w:rsid w:val="009A072E"/>
    <w:rsid w:val="009C116D"/>
    <w:rsid w:val="00A01C64"/>
    <w:rsid w:val="00A12E1D"/>
    <w:rsid w:val="00A138EB"/>
    <w:rsid w:val="00A42383"/>
    <w:rsid w:val="00A5506C"/>
    <w:rsid w:val="00A74697"/>
    <w:rsid w:val="00A816D2"/>
    <w:rsid w:val="00A8215F"/>
    <w:rsid w:val="00AA46FD"/>
    <w:rsid w:val="00AB028A"/>
    <w:rsid w:val="00AB07C1"/>
    <w:rsid w:val="00AB5AFD"/>
    <w:rsid w:val="00AD06D7"/>
    <w:rsid w:val="00B1737D"/>
    <w:rsid w:val="00B620F4"/>
    <w:rsid w:val="00B81491"/>
    <w:rsid w:val="00B87CAE"/>
    <w:rsid w:val="00BA0FFC"/>
    <w:rsid w:val="00BC73AB"/>
    <w:rsid w:val="00BD0418"/>
    <w:rsid w:val="00BE5F3B"/>
    <w:rsid w:val="00BF5DA9"/>
    <w:rsid w:val="00C12978"/>
    <w:rsid w:val="00C553DF"/>
    <w:rsid w:val="00C87FD9"/>
    <w:rsid w:val="00CA5646"/>
    <w:rsid w:val="00CC408D"/>
    <w:rsid w:val="00D46AC8"/>
    <w:rsid w:val="00DE29B1"/>
    <w:rsid w:val="00DF1A99"/>
    <w:rsid w:val="00DF34EC"/>
    <w:rsid w:val="00DF3E31"/>
    <w:rsid w:val="00E711EF"/>
    <w:rsid w:val="00E85E07"/>
    <w:rsid w:val="00E97EDB"/>
    <w:rsid w:val="00EB03E3"/>
    <w:rsid w:val="00EC0990"/>
    <w:rsid w:val="00EC10AF"/>
    <w:rsid w:val="00ED0751"/>
    <w:rsid w:val="00ED0E44"/>
    <w:rsid w:val="00F1013C"/>
    <w:rsid w:val="00F10D27"/>
    <w:rsid w:val="00F8020A"/>
    <w:rsid w:val="00F9219B"/>
    <w:rsid w:val="00F921F3"/>
    <w:rsid w:val="00FA17FD"/>
    <w:rsid w:val="00FB24A5"/>
    <w:rsid w:val="00FB3B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9E24FF"/>
  <w15:docId w15:val="{8D1D7673-CB64-4BD8-A3EF-F1F48B504A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7FD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C87F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7FD9"/>
  </w:style>
  <w:style w:type="table" w:styleId="TableGrid">
    <w:name w:val="Table Grid"/>
    <w:basedOn w:val="TableNormal"/>
    <w:uiPriority w:val="39"/>
    <w:rsid w:val="00C87FD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C87FD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87FD9"/>
    <w:rPr>
      <w:rFonts w:ascii="Courier New" w:eastAsia="Times New Roman" w:hAnsi="Courier New" w:cs="Courier New"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C87FD9"/>
  </w:style>
  <w:style w:type="paragraph" w:styleId="FootnoteText">
    <w:name w:val="footnote text"/>
    <w:basedOn w:val="Normal"/>
    <w:link w:val="FootnoteTextChar"/>
    <w:uiPriority w:val="99"/>
    <w:semiHidden/>
    <w:unhideWhenUsed/>
    <w:rsid w:val="00C87FD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87FD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87FD9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555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5554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B620F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4599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599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45993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5993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semiHidden/>
    <w:unhideWhenUsed/>
    <w:rsid w:val="00DF3E3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F3E31"/>
    <w:rPr>
      <w:color w:val="800080"/>
      <w:u w:val="single"/>
    </w:rPr>
  </w:style>
  <w:style w:type="paragraph" w:customStyle="1" w:styleId="font5">
    <w:name w:val="font5"/>
    <w:basedOn w:val="Normal"/>
    <w:rsid w:val="00DF3E31"/>
    <w:pPr>
      <w:spacing w:before="100" w:beforeAutospacing="1" w:after="100" w:afterAutospacing="1" w:line="240" w:lineRule="auto"/>
    </w:pPr>
    <w:rPr>
      <w:rFonts w:ascii="Calibri" w:eastAsia="Times New Roman" w:hAnsi="Calibri" w:cs="Calibri"/>
      <w:b/>
      <w:bCs/>
      <w:color w:val="000000"/>
    </w:rPr>
  </w:style>
  <w:style w:type="paragraph" w:customStyle="1" w:styleId="font6">
    <w:name w:val="font6"/>
    <w:basedOn w:val="Normal"/>
    <w:rsid w:val="00DF3E31"/>
    <w:pPr>
      <w:spacing w:before="100" w:beforeAutospacing="1" w:after="100" w:afterAutospacing="1" w:line="240" w:lineRule="auto"/>
    </w:pPr>
    <w:rPr>
      <w:rFonts w:ascii="Calibri" w:eastAsia="Times New Roman" w:hAnsi="Calibri" w:cs="Calibri"/>
      <w:b/>
      <w:bCs/>
      <w:i/>
      <w:iCs/>
      <w:color w:val="000000"/>
    </w:rPr>
  </w:style>
  <w:style w:type="paragraph" w:customStyle="1" w:styleId="xl63">
    <w:name w:val="xl63"/>
    <w:basedOn w:val="Normal"/>
    <w:rsid w:val="00DF3E31"/>
    <w:pPr>
      <w:spacing w:before="100" w:beforeAutospacing="1" w:after="100" w:afterAutospacing="1" w:line="240" w:lineRule="auto"/>
    </w:pPr>
    <w:rPr>
      <w:rFonts w:ascii="Calibri" w:eastAsia="Times New Roman" w:hAnsi="Calibri" w:cs="Calibri"/>
      <w:sz w:val="24"/>
      <w:szCs w:val="24"/>
    </w:rPr>
  </w:style>
  <w:style w:type="paragraph" w:customStyle="1" w:styleId="xl64">
    <w:name w:val="xl64"/>
    <w:basedOn w:val="Normal"/>
    <w:rsid w:val="00DF3E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sz w:val="24"/>
      <w:szCs w:val="24"/>
    </w:rPr>
  </w:style>
  <w:style w:type="paragraph" w:customStyle="1" w:styleId="xl65">
    <w:name w:val="xl65"/>
    <w:basedOn w:val="Normal"/>
    <w:rsid w:val="00DF3E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Calibri"/>
      <w:sz w:val="24"/>
      <w:szCs w:val="24"/>
    </w:rPr>
  </w:style>
  <w:style w:type="paragraph" w:customStyle="1" w:styleId="xl66">
    <w:name w:val="xl66"/>
    <w:basedOn w:val="Normal"/>
    <w:rsid w:val="00DF3E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Calibri"/>
      <w:b/>
      <w:bCs/>
      <w:sz w:val="16"/>
      <w:szCs w:val="16"/>
    </w:rPr>
  </w:style>
  <w:style w:type="paragraph" w:customStyle="1" w:styleId="xl67">
    <w:name w:val="xl67"/>
    <w:basedOn w:val="Normal"/>
    <w:rsid w:val="00DF3E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DF3E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ABF8F"/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Calibri"/>
      <w:b/>
      <w:bCs/>
      <w:sz w:val="16"/>
      <w:szCs w:val="16"/>
    </w:rPr>
  </w:style>
  <w:style w:type="paragraph" w:customStyle="1" w:styleId="xl69">
    <w:name w:val="xl69"/>
    <w:basedOn w:val="Normal"/>
    <w:rsid w:val="00DF3E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</w:pPr>
    <w:rPr>
      <w:rFonts w:ascii="Calibri" w:eastAsia="Times New Roman" w:hAnsi="Calibri" w:cs="Calibri"/>
      <w:sz w:val="16"/>
      <w:szCs w:val="16"/>
    </w:rPr>
  </w:style>
  <w:style w:type="paragraph" w:customStyle="1" w:styleId="xl70">
    <w:name w:val="xl70"/>
    <w:basedOn w:val="Normal"/>
    <w:rsid w:val="00DF3E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DEBF7"/>
      <w:spacing w:before="100" w:beforeAutospacing="1" w:after="100" w:afterAutospacing="1" w:line="240" w:lineRule="auto"/>
    </w:pPr>
    <w:rPr>
      <w:rFonts w:ascii="Calibri" w:eastAsia="Times New Roman" w:hAnsi="Calibri" w:cs="Calibri"/>
      <w:sz w:val="16"/>
      <w:szCs w:val="16"/>
    </w:rPr>
  </w:style>
  <w:style w:type="paragraph" w:customStyle="1" w:styleId="xl71">
    <w:name w:val="xl71"/>
    <w:basedOn w:val="Normal"/>
    <w:rsid w:val="00DF3E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Calibri" w:eastAsia="Times New Roman" w:hAnsi="Calibri" w:cs="Calibri"/>
      <w:sz w:val="24"/>
      <w:szCs w:val="24"/>
    </w:rPr>
  </w:style>
  <w:style w:type="paragraph" w:customStyle="1" w:styleId="xl72">
    <w:name w:val="xl72"/>
    <w:basedOn w:val="Normal"/>
    <w:rsid w:val="00DF3E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CE6F1"/>
      <w:spacing w:before="100" w:beforeAutospacing="1" w:after="100" w:afterAutospacing="1" w:line="240" w:lineRule="auto"/>
    </w:pPr>
    <w:rPr>
      <w:rFonts w:ascii="Calibri" w:eastAsia="Times New Roman" w:hAnsi="Calibri" w:cs="Calibri"/>
      <w:sz w:val="16"/>
      <w:szCs w:val="16"/>
    </w:rPr>
  </w:style>
  <w:style w:type="paragraph" w:customStyle="1" w:styleId="xl73">
    <w:name w:val="xl73"/>
    <w:basedOn w:val="Normal"/>
    <w:rsid w:val="00DF3E3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CE6F1"/>
      <w:spacing w:before="100" w:beforeAutospacing="1" w:after="100" w:afterAutospacing="1" w:line="240" w:lineRule="auto"/>
    </w:pPr>
    <w:rPr>
      <w:rFonts w:ascii="Calibri" w:eastAsia="Times New Roman" w:hAnsi="Calibri" w:cs="Calibri"/>
      <w:sz w:val="16"/>
      <w:szCs w:val="16"/>
    </w:rPr>
  </w:style>
  <w:style w:type="paragraph" w:styleId="Revision">
    <w:name w:val="Revision"/>
    <w:hidden/>
    <w:uiPriority w:val="99"/>
    <w:semiHidden/>
    <w:rsid w:val="00A5506C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www.sigmaaldrich.com/IN/en/search/7365-45-9?focus=products&amp;page=1&amp;perpage=30&amp;sort=relevance&amp;term=7365-45-9&amp;type=cas_numbe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632C8B-216D-4BE5-AADB-A91844784C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6</Pages>
  <Words>22313</Words>
  <Characters>127188</Characters>
  <Application>Microsoft Office Word</Application>
  <DocSecurity>0</DocSecurity>
  <Lines>1059</Lines>
  <Paragraphs>2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2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dul Haseeb Shah</dc:creator>
  <cp:keywords/>
  <dc:description/>
  <cp:lastModifiedBy>Jodi Lew-Smith</cp:lastModifiedBy>
  <cp:revision>2</cp:revision>
  <dcterms:created xsi:type="dcterms:W3CDTF">2023-06-12T14:29:00Z</dcterms:created>
  <dcterms:modified xsi:type="dcterms:W3CDTF">2023-06-12T14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7b84e2e4497cd430dac1759c6f010ccfd5b4500e85d4db22e4ddc29e694301f</vt:lpwstr>
  </property>
</Properties>
</file>